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1321"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59264" behindDoc="0" locked="0" layoutInCell="1" allowOverlap="1" wp14:anchorId="443A09A3" wp14:editId="01907B59">
            <wp:simplePos x="0" y="0"/>
            <wp:positionH relativeFrom="column">
              <wp:posOffset>3796637</wp:posOffset>
            </wp:positionH>
            <wp:positionV relativeFrom="paragraph">
              <wp:posOffset>323</wp:posOffset>
            </wp:positionV>
            <wp:extent cx="2405380" cy="1053465"/>
            <wp:effectExtent l="0" t="0" r="0" b="0"/>
            <wp:wrapSquare wrapText="bothSides"/>
            <wp:docPr id="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D67CBA"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287BDE10"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302D445"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0E962759"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170315D"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82280D2" w14:textId="77777777" w:rsidR="00B00C45" w:rsidRPr="009B46FA" w:rsidRDefault="00B00C45" w:rsidP="00B00C45"/>
    <w:p w14:paraId="1EB4CF6F" w14:textId="77777777" w:rsidR="00B00C45" w:rsidRDefault="00B00C45" w:rsidP="00B00C45">
      <w:pPr>
        <w:pStyle w:val="TOCHeading"/>
        <w:spacing w:line="480" w:lineRule="auto"/>
        <w:jc w:val="center"/>
        <w:rPr>
          <w:sz w:val="44"/>
          <w:szCs w:val="44"/>
        </w:rPr>
      </w:pPr>
      <w:r w:rsidRPr="008B0B77">
        <w:rPr>
          <w:sz w:val="44"/>
          <w:szCs w:val="44"/>
        </w:rPr>
        <w:t>Smart Receipt Management and Extraction</w:t>
      </w:r>
    </w:p>
    <w:p w14:paraId="7C0D9558" w14:textId="6EEA7041" w:rsidR="00B00C45" w:rsidRPr="003B3ECE" w:rsidRDefault="00CE36C6" w:rsidP="003B3ECE">
      <w:pPr>
        <w:pStyle w:val="TOCHeading"/>
        <w:spacing w:line="480" w:lineRule="auto"/>
        <w:jc w:val="center"/>
        <w:rPr>
          <w:sz w:val="44"/>
          <w:szCs w:val="44"/>
        </w:rPr>
      </w:pPr>
      <w:r>
        <w:rPr>
          <w:sz w:val="44"/>
          <w:szCs w:val="44"/>
        </w:rPr>
        <w:t>Interim Report</w:t>
      </w:r>
    </w:p>
    <w:p w14:paraId="19869252" w14:textId="77777777" w:rsidR="00B00C45" w:rsidRPr="008B0B77" w:rsidRDefault="00B00C45" w:rsidP="00B00C45">
      <w:pPr>
        <w:spacing w:line="480" w:lineRule="auto"/>
        <w:rPr>
          <w:color w:val="2F5496" w:themeColor="accent1" w:themeShade="BF"/>
        </w:rPr>
      </w:pPr>
    </w:p>
    <w:p w14:paraId="5AA801B8" w14:textId="77777777" w:rsidR="00B00C45" w:rsidRPr="008B0B77" w:rsidRDefault="00B00C45" w:rsidP="00B00C45">
      <w:pPr>
        <w:spacing w:line="276" w:lineRule="auto"/>
        <w:jc w:val="center"/>
        <w:rPr>
          <w:color w:val="2F5496" w:themeColor="accent1" w:themeShade="BF"/>
          <w:sz w:val="32"/>
          <w:szCs w:val="32"/>
        </w:rPr>
      </w:pPr>
      <w:r w:rsidRPr="008B0B77">
        <w:rPr>
          <w:color w:val="2F5496" w:themeColor="accent1" w:themeShade="BF"/>
          <w:sz w:val="32"/>
          <w:szCs w:val="32"/>
        </w:rPr>
        <w:t>M00843707</w:t>
      </w:r>
    </w:p>
    <w:p w14:paraId="7A56D6F1" w14:textId="77777777" w:rsidR="00B00C45" w:rsidRDefault="00B00C45" w:rsidP="00B00C45">
      <w:pPr>
        <w:spacing w:line="276" w:lineRule="auto"/>
        <w:jc w:val="center"/>
        <w:rPr>
          <w:color w:val="2F5496" w:themeColor="accent1" w:themeShade="BF"/>
          <w:sz w:val="32"/>
          <w:szCs w:val="32"/>
        </w:rPr>
      </w:pPr>
      <w:r w:rsidRPr="008B0B77">
        <w:rPr>
          <w:color w:val="2F5496" w:themeColor="accent1" w:themeShade="BF"/>
          <w:sz w:val="32"/>
          <w:szCs w:val="32"/>
        </w:rPr>
        <w:t>Damien Maujean</w:t>
      </w:r>
    </w:p>
    <w:p w14:paraId="7080D95A" w14:textId="4F15DAD5" w:rsidR="00B00C45" w:rsidRPr="008B0B77" w:rsidRDefault="00B00C45" w:rsidP="00B00C45">
      <w:pPr>
        <w:spacing w:line="480" w:lineRule="auto"/>
        <w:jc w:val="center"/>
        <w:rPr>
          <w:color w:val="2F5496" w:themeColor="accent1" w:themeShade="BF"/>
          <w:sz w:val="32"/>
          <w:szCs w:val="32"/>
        </w:rPr>
      </w:pPr>
      <w:r w:rsidRPr="008B0B77">
        <w:rPr>
          <w:color w:val="2F5496" w:themeColor="accent1" w:themeShade="BF"/>
          <w:sz w:val="32"/>
          <w:szCs w:val="32"/>
        </w:rPr>
        <w:t>1</w:t>
      </w:r>
      <w:r w:rsidR="00CE36C6">
        <w:rPr>
          <w:color w:val="2F5496" w:themeColor="accent1" w:themeShade="BF"/>
          <w:sz w:val="32"/>
          <w:szCs w:val="32"/>
        </w:rPr>
        <w:t>2</w:t>
      </w:r>
      <w:r w:rsidRPr="008B0B77">
        <w:rPr>
          <w:color w:val="2F5496" w:themeColor="accent1" w:themeShade="BF"/>
          <w:sz w:val="32"/>
          <w:szCs w:val="32"/>
        </w:rPr>
        <w:t xml:space="preserve"> </w:t>
      </w:r>
      <w:r w:rsidR="00CE36C6">
        <w:rPr>
          <w:color w:val="2F5496" w:themeColor="accent1" w:themeShade="BF"/>
          <w:sz w:val="32"/>
          <w:szCs w:val="32"/>
        </w:rPr>
        <w:t xml:space="preserve">JANUARY </w:t>
      </w:r>
      <w:r w:rsidRPr="008B0B77">
        <w:rPr>
          <w:color w:val="2F5496" w:themeColor="accent1" w:themeShade="BF"/>
          <w:sz w:val="32"/>
          <w:szCs w:val="32"/>
        </w:rPr>
        <w:t>202</w:t>
      </w:r>
      <w:r w:rsidR="00CE36C6">
        <w:rPr>
          <w:color w:val="2F5496" w:themeColor="accent1" w:themeShade="BF"/>
          <w:sz w:val="32"/>
          <w:szCs w:val="32"/>
        </w:rPr>
        <w:t>4</w:t>
      </w:r>
    </w:p>
    <w:p w14:paraId="1A1F5100" w14:textId="77777777" w:rsidR="00B00C45" w:rsidRDefault="00B00C45" w:rsidP="00B00C45">
      <w:pPr>
        <w:spacing w:line="276" w:lineRule="auto"/>
        <w:jc w:val="center"/>
        <w:rPr>
          <w:color w:val="2F5496" w:themeColor="accent1" w:themeShade="BF"/>
          <w:sz w:val="32"/>
          <w:szCs w:val="32"/>
        </w:rPr>
      </w:pPr>
    </w:p>
    <w:p w14:paraId="3E7337DB" w14:textId="77777777" w:rsidR="00B00C45" w:rsidRDefault="00B00C45" w:rsidP="00B00C45">
      <w:pPr>
        <w:spacing w:line="276" w:lineRule="auto"/>
        <w:jc w:val="center"/>
        <w:rPr>
          <w:color w:val="2F5496" w:themeColor="accent1" w:themeShade="BF"/>
          <w:sz w:val="32"/>
          <w:szCs w:val="32"/>
        </w:rPr>
      </w:pPr>
    </w:p>
    <w:p w14:paraId="653291A4" w14:textId="77777777" w:rsidR="00B00C45" w:rsidRDefault="00B00C45" w:rsidP="00B00C45">
      <w:pPr>
        <w:spacing w:line="276" w:lineRule="auto"/>
        <w:jc w:val="center"/>
        <w:rPr>
          <w:color w:val="2F5496" w:themeColor="accent1" w:themeShade="BF"/>
          <w:sz w:val="32"/>
          <w:szCs w:val="32"/>
        </w:rPr>
      </w:pPr>
    </w:p>
    <w:p w14:paraId="600A2C8C" w14:textId="77777777" w:rsidR="00B00C45" w:rsidRDefault="00B00C45" w:rsidP="00B00C45">
      <w:pPr>
        <w:spacing w:line="276" w:lineRule="auto"/>
        <w:jc w:val="center"/>
        <w:rPr>
          <w:color w:val="2F5496" w:themeColor="accent1" w:themeShade="BF"/>
          <w:sz w:val="32"/>
          <w:szCs w:val="32"/>
        </w:rPr>
      </w:pPr>
    </w:p>
    <w:p w14:paraId="015BED40" w14:textId="77777777" w:rsidR="00B00C45" w:rsidRDefault="00B00C45" w:rsidP="00B00C45">
      <w:pPr>
        <w:spacing w:line="276" w:lineRule="auto"/>
        <w:jc w:val="center"/>
        <w:rPr>
          <w:color w:val="2F5496" w:themeColor="accent1" w:themeShade="BF"/>
          <w:sz w:val="32"/>
          <w:szCs w:val="32"/>
        </w:rPr>
      </w:pPr>
    </w:p>
    <w:p w14:paraId="3EA9636D" w14:textId="77777777" w:rsidR="00B00C45" w:rsidRDefault="00B00C45" w:rsidP="00B00C45">
      <w:pPr>
        <w:spacing w:line="276" w:lineRule="auto"/>
        <w:jc w:val="center"/>
        <w:rPr>
          <w:color w:val="2F5496" w:themeColor="accent1" w:themeShade="BF"/>
          <w:sz w:val="32"/>
          <w:szCs w:val="32"/>
        </w:rPr>
      </w:pPr>
    </w:p>
    <w:p w14:paraId="035828C4" w14:textId="77777777" w:rsidR="00B00C45" w:rsidRPr="008B0B77" w:rsidRDefault="00B00C45" w:rsidP="00B00C45">
      <w:pPr>
        <w:spacing w:line="276" w:lineRule="auto"/>
        <w:jc w:val="center"/>
        <w:rPr>
          <w:color w:val="2F5496" w:themeColor="accent1" w:themeShade="BF"/>
          <w:sz w:val="32"/>
          <w:szCs w:val="32"/>
        </w:rPr>
      </w:pPr>
    </w:p>
    <w:p w14:paraId="68208FD0" w14:textId="77777777" w:rsidR="00B00C45" w:rsidRDefault="00B00C45" w:rsidP="00B00C45">
      <w:pPr>
        <w:spacing w:line="480" w:lineRule="auto"/>
        <w:jc w:val="center"/>
        <w:rPr>
          <w:color w:val="2F5496" w:themeColor="accent1" w:themeShade="BF"/>
          <w:sz w:val="32"/>
          <w:szCs w:val="32"/>
        </w:rPr>
      </w:pPr>
      <w:r w:rsidRPr="008B0B77">
        <w:rPr>
          <w:color w:val="2F5496" w:themeColor="accent1" w:themeShade="BF"/>
          <w:sz w:val="32"/>
          <w:szCs w:val="32"/>
        </w:rPr>
        <w:t>Supervise by Nivede Issur</w:t>
      </w:r>
    </w:p>
    <w:sdt>
      <w:sdtPr>
        <w:rPr>
          <w:rFonts w:asciiTheme="minorHAnsi" w:eastAsiaTheme="minorHAnsi" w:hAnsiTheme="minorHAnsi" w:cstheme="minorBidi"/>
          <w:b w:val="0"/>
          <w:color w:val="auto"/>
          <w:kern w:val="2"/>
          <w:sz w:val="22"/>
          <w:szCs w:val="22"/>
          <w14:ligatures w14:val="standardContextual"/>
        </w:rPr>
        <w:id w:val="-215745708"/>
        <w:docPartObj>
          <w:docPartGallery w:val="Table of Contents"/>
          <w:docPartUnique/>
        </w:docPartObj>
      </w:sdtPr>
      <w:sdtEndPr>
        <w:rPr>
          <w:bCs/>
          <w:noProof/>
        </w:rPr>
      </w:sdtEndPr>
      <w:sdtContent>
        <w:p w14:paraId="2330CE07" w14:textId="1E31DA59" w:rsidR="00A057E9" w:rsidRDefault="00A057E9">
          <w:pPr>
            <w:pStyle w:val="TOCHeading"/>
          </w:pPr>
          <w:r>
            <w:t>Table of Contents</w:t>
          </w:r>
        </w:p>
        <w:p w14:paraId="7C887C59" w14:textId="4A53AE95" w:rsidR="00073A2F" w:rsidRDefault="00A057E9">
          <w:pPr>
            <w:pStyle w:val="TOC1"/>
            <w:tabs>
              <w:tab w:val="right" w:leader="dot" w:pos="9016"/>
            </w:tabs>
            <w:rPr>
              <w:rFonts w:eastAsiaTheme="minorEastAsia" w:cstheme="minorBidi"/>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56037973" w:history="1">
            <w:r w:rsidR="00073A2F" w:rsidRPr="00895230">
              <w:rPr>
                <w:rStyle w:val="Hyperlink"/>
                <w:noProof/>
              </w:rPr>
              <w:t>Table of figure</w:t>
            </w:r>
            <w:r w:rsidR="00073A2F">
              <w:rPr>
                <w:noProof/>
                <w:webHidden/>
              </w:rPr>
              <w:tab/>
            </w:r>
            <w:r w:rsidR="00073A2F">
              <w:rPr>
                <w:noProof/>
                <w:webHidden/>
              </w:rPr>
              <w:fldChar w:fldCharType="begin"/>
            </w:r>
            <w:r w:rsidR="00073A2F">
              <w:rPr>
                <w:noProof/>
                <w:webHidden/>
              </w:rPr>
              <w:instrText xml:space="preserve"> PAGEREF _Toc156037973 \h </w:instrText>
            </w:r>
            <w:r w:rsidR="00073A2F">
              <w:rPr>
                <w:noProof/>
                <w:webHidden/>
              </w:rPr>
            </w:r>
            <w:r w:rsidR="00073A2F">
              <w:rPr>
                <w:noProof/>
                <w:webHidden/>
              </w:rPr>
              <w:fldChar w:fldCharType="separate"/>
            </w:r>
            <w:r w:rsidR="00145699">
              <w:rPr>
                <w:noProof/>
                <w:webHidden/>
              </w:rPr>
              <w:t>3</w:t>
            </w:r>
            <w:r w:rsidR="00073A2F">
              <w:rPr>
                <w:noProof/>
                <w:webHidden/>
              </w:rPr>
              <w:fldChar w:fldCharType="end"/>
            </w:r>
          </w:hyperlink>
        </w:p>
        <w:p w14:paraId="1B1758CC" w14:textId="236C82CE"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74" w:history="1">
            <w:r w:rsidR="00073A2F" w:rsidRPr="00895230">
              <w:rPr>
                <w:rStyle w:val="Hyperlink"/>
                <w:noProof/>
              </w:rPr>
              <w:t>Introduction</w:t>
            </w:r>
            <w:r w:rsidR="00073A2F">
              <w:rPr>
                <w:noProof/>
                <w:webHidden/>
              </w:rPr>
              <w:tab/>
            </w:r>
            <w:r w:rsidR="00073A2F">
              <w:rPr>
                <w:noProof/>
                <w:webHidden/>
              </w:rPr>
              <w:fldChar w:fldCharType="begin"/>
            </w:r>
            <w:r w:rsidR="00073A2F">
              <w:rPr>
                <w:noProof/>
                <w:webHidden/>
              </w:rPr>
              <w:instrText xml:space="preserve"> PAGEREF _Toc156037974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69B64454" w14:textId="5D8B164D"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75" w:history="1">
            <w:r w:rsidR="00073A2F" w:rsidRPr="00895230">
              <w:rPr>
                <w:rStyle w:val="Hyperlink"/>
                <w:noProof/>
              </w:rPr>
              <w:t>Background</w:t>
            </w:r>
            <w:r w:rsidR="00073A2F">
              <w:rPr>
                <w:noProof/>
                <w:webHidden/>
              </w:rPr>
              <w:tab/>
            </w:r>
            <w:r w:rsidR="00073A2F">
              <w:rPr>
                <w:noProof/>
                <w:webHidden/>
              </w:rPr>
              <w:fldChar w:fldCharType="begin"/>
            </w:r>
            <w:r w:rsidR="00073A2F">
              <w:rPr>
                <w:noProof/>
                <w:webHidden/>
              </w:rPr>
              <w:instrText xml:space="preserve"> PAGEREF _Toc156037975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10682987" w14:textId="1D433934"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76" w:history="1">
            <w:r w:rsidR="00073A2F" w:rsidRPr="00895230">
              <w:rPr>
                <w:rStyle w:val="Hyperlink"/>
                <w:noProof/>
              </w:rPr>
              <w:t>Deliverable</w:t>
            </w:r>
            <w:r w:rsidR="00073A2F">
              <w:rPr>
                <w:noProof/>
                <w:webHidden/>
              </w:rPr>
              <w:tab/>
            </w:r>
            <w:r w:rsidR="00073A2F">
              <w:rPr>
                <w:noProof/>
                <w:webHidden/>
              </w:rPr>
              <w:fldChar w:fldCharType="begin"/>
            </w:r>
            <w:r w:rsidR="00073A2F">
              <w:rPr>
                <w:noProof/>
                <w:webHidden/>
              </w:rPr>
              <w:instrText xml:space="preserve"> PAGEREF _Toc156037976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070DDFD0" w14:textId="1EDB264A" w:rsidR="00073A2F" w:rsidRDefault="00000000">
          <w:pPr>
            <w:pStyle w:val="TOC3"/>
            <w:tabs>
              <w:tab w:val="right" w:leader="dot" w:pos="9016"/>
            </w:tabs>
            <w:rPr>
              <w:rFonts w:eastAsiaTheme="minorEastAsia" w:cstheme="minorBidi"/>
              <w:noProof/>
              <w:sz w:val="24"/>
              <w:szCs w:val="24"/>
              <w:lang w:val="en-MU" w:eastAsia="en-GB"/>
            </w:rPr>
          </w:pPr>
          <w:hyperlink w:anchor="_Toc156037977" w:history="1">
            <w:r w:rsidR="00073A2F" w:rsidRPr="00895230">
              <w:rPr>
                <w:rStyle w:val="Hyperlink"/>
                <w:noProof/>
              </w:rPr>
              <w:t>Server-side</w:t>
            </w:r>
            <w:r w:rsidR="00073A2F">
              <w:rPr>
                <w:noProof/>
                <w:webHidden/>
              </w:rPr>
              <w:tab/>
            </w:r>
            <w:r w:rsidR="00073A2F">
              <w:rPr>
                <w:noProof/>
                <w:webHidden/>
              </w:rPr>
              <w:fldChar w:fldCharType="begin"/>
            </w:r>
            <w:r w:rsidR="00073A2F">
              <w:rPr>
                <w:noProof/>
                <w:webHidden/>
              </w:rPr>
              <w:instrText xml:space="preserve"> PAGEREF _Toc156037977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3A4FD1C8" w14:textId="594459D1" w:rsidR="00073A2F" w:rsidRDefault="00000000">
          <w:pPr>
            <w:pStyle w:val="TOC3"/>
            <w:tabs>
              <w:tab w:val="right" w:leader="dot" w:pos="9016"/>
            </w:tabs>
            <w:rPr>
              <w:rFonts w:eastAsiaTheme="minorEastAsia" w:cstheme="minorBidi"/>
              <w:noProof/>
              <w:sz w:val="24"/>
              <w:szCs w:val="24"/>
              <w:lang w:val="en-MU" w:eastAsia="en-GB"/>
            </w:rPr>
          </w:pPr>
          <w:hyperlink w:anchor="_Toc156037978" w:history="1">
            <w:r w:rsidR="00073A2F" w:rsidRPr="00895230">
              <w:rPr>
                <w:rStyle w:val="Hyperlink"/>
                <w:noProof/>
              </w:rPr>
              <w:t>Mobile Application</w:t>
            </w:r>
            <w:r w:rsidR="00073A2F">
              <w:rPr>
                <w:noProof/>
                <w:webHidden/>
              </w:rPr>
              <w:tab/>
            </w:r>
            <w:r w:rsidR="00073A2F">
              <w:rPr>
                <w:noProof/>
                <w:webHidden/>
              </w:rPr>
              <w:fldChar w:fldCharType="begin"/>
            </w:r>
            <w:r w:rsidR="00073A2F">
              <w:rPr>
                <w:noProof/>
                <w:webHidden/>
              </w:rPr>
              <w:instrText xml:space="preserve"> PAGEREF _Toc156037978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232FA75F" w14:textId="7F43CADA"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79" w:history="1">
            <w:r w:rsidR="00073A2F" w:rsidRPr="00895230">
              <w:rPr>
                <w:rStyle w:val="Hyperlink"/>
                <w:noProof/>
              </w:rPr>
              <w:t>Literature Review</w:t>
            </w:r>
            <w:r w:rsidR="00073A2F">
              <w:rPr>
                <w:noProof/>
                <w:webHidden/>
              </w:rPr>
              <w:tab/>
            </w:r>
            <w:r w:rsidR="00073A2F">
              <w:rPr>
                <w:noProof/>
                <w:webHidden/>
              </w:rPr>
              <w:fldChar w:fldCharType="begin"/>
            </w:r>
            <w:r w:rsidR="00073A2F">
              <w:rPr>
                <w:noProof/>
                <w:webHidden/>
              </w:rPr>
              <w:instrText xml:space="preserve"> PAGEREF _Toc156037979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7634A673" w14:textId="6D06FB1D"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0" w:history="1">
            <w:r w:rsidR="00073A2F" w:rsidRPr="00895230">
              <w:rPr>
                <w:rStyle w:val="Hyperlink"/>
                <w:noProof/>
              </w:rPr>
              <w:t>Receipt Extractor</w:t>
            </w:r>
            <w:r w:rsidR="00073A2F">
              <w:rPr>
                <w:noProof/>
                <w:webHidden/>
              </w:rPr>
              <w:tab/>
            </w:r>
            <w:r w:rsidR="00073A2F">
              <w:rPr>
                <w:noProof/>
                <w:webHidden/>
              </w:rPr>
              <w:fldChar w:fldCharType="begin"/>
            </w:r>
            <w:r w:rsidR="00073A2F">
              <w:rPr>
                <w:noProof/>
                <w:webHidden/>
              </w:rPr>
              <w:instrText xml:space="preserve"> PAGEREF _Toc156037980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5CE279CB" w14:textId="09505AD8" w:rsidR="00073A2F" w:rsidRDefault="00000000">
          <w:pPr>
            <w:pStyle w:val="TOC3"/>
            <w:tabs>
              <w:tab w:val="right" w:leader="dot" w:pos="9016"/>
            </w:tabs>
            <w:rPr>
              <w:rFonts w:eastAsiaTheme="minorEastAsia" w:cstheme="minorBidi"/>
              <w:noProof/>
              <w:sz w:val="24"/>
              <w:szCs w:val="24"/>
              <w:lang w:val="en-MU" w:eastAsia="en-GB"/>
            </w:rPr>
          </w:pPr>
          <w:hyperlink w:anchor="_Toc156037981" w:history="1">
            <w:r w:rsidR="00073A2F" w:rsidRPr="00895230">
              <w:rPr>
                <w:rStyle w:val="Hyperlink"/>
                <w:noProof/>
              </w:rPr>
              <w:t>Paper 1 - Utilize OCR text to extract receipt data and classify receipts with common Machine Learning algorithms.</w:t>
            </w:r>
            <w:r w:rsidR="00073A2F">
              <w:rPr>
                <w:noProof/>
                <w:webHidden/>
              </w:rPr>
              <w:tab/>
            </w:r>
            <w:r w:rsidR="00073A2F">
              <w:rPr>
                <w:noProof/>
                <w:webHidden/>
              </w:rPr>
              <w:fldChar w:fldCharType="begin"/>
            </w:r>
            <w:r w:rsidR="00073A2F">
              <w:rPr>
                <w:noProof/>
                <w:webHidden/>
              </w:rPr>
              <w:instrText xml:space="preserve"> PAGEREF _Toc156037981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77674FDD" w14:textId="76C6A83E" w:rsidR="00073A2F" w:rsidRDefault="00000000">
          <w:pPr>
            <w:pStyle w:val="TOC3"/>
            <w:tabs>
              <w:tab w:val="right" w:leader="dot" w:pos="9016"/>
            </w:tabs>
            <w:rPr>
              <w:rFonts w:eastAsiaTheme="minorEastAsia" w:cstheme="minorBidi"/>
              <w:noProof/>
              <w:sz w:val="24"/>
              <w:szCs w:val="24"/>
              <w:lang w:val="en-MU" w:eastAsia="en-GB"/>
            </w:rPr>
          </w:pPr>
          <w:hyperlink w:anchor="_Toc156037982" w:history="1">
            <w:r w:rsidR="00073A2F" w:rsidRPr="00895230">
              <w:rPr>
                <w:rStyle w:val="Hyperlink"/>
                <w:noProof/>
              </w:rPr>
              <w:t>Paper 2 - Information Extraction from Scanned Invoices using Machine Learning, OCR and Spatial Feature Mapping Techniques</w:t>
            </w:r>
            <w:r w:rsidR="00073A2F">
              <w:rPr>
                <w:noProof/>
                <w:webHidden/>
              </w:rPr>
              <w:tab/>
            </w:r>
            <w:r w:rsidR="00073A2F">
              <w:rPr>
                <w:noProof/>
                <w:webHidden/>
              </w:rPr>
              <w:fldChar w:fldCharType="begin"/>
            </w:r>
            <w:r w:rsidR="00073A2F">
              <w:rPr>
                <w:noProof/>
                <w:webHidden/>
              </w:rPr>
              <w:instrText xml:space="preserve"> PAGEREF _Toc156037982 \h </w:instrText>
            </w:r>
            <w:r w:rsidR="00073A2F">
              <w:rPr>
                <w:noProof/>
                <w:webHidden/>
              </w:rPr>
            </w:r>
            <w:r w:rsidR="00073A2F">
              <w:rPr>
                <w:noProof/>
                <w:webHidden/>
              </w:rPr>
              <w:fldChar w:fldCharType="separate"/>
            </w:r>
            <w:r w:rsidR="00145699">
              <w:rPr>
                <w:noProof/>
                <w:webHidden/>
              </w:rPr>
              <w:t>6</w:t>
            </w:r>
            <w:r w:rsidR="00073A2F">
              <w:rPr>
                <w:noProof/>
                <w:webHidden/>
              </w:rPr>
              <w:fldChar w:fldCharType="end"/>
            </w:r>
          </w:hyperlink>
        </w:p>
        <w:p w14:paraId="516FB96F" w14:textId="041D284F" w:rsidR="00073A2F" w:rsidRDefault="00000000">
          <w:pPr>
            <w:pStyle w:val="TOC3"/>
            <w:tabs>
              <w:tab w:val="right" w:leader="dot" w:pos="9016"/>
            </w:tabs>
            <w:rPr>
              <w:rFonts w:eastAsiaTheme="minorEastAsia" w:cstheme="minorBidi"/>
              <w:noProof/>
              <w:sz w:val="24"/>
              <w:szCs w:val="24"/>
              <w:lang w:val="en-MU" w:eastAsia="en-GB"/>
            </w:rPr>
          </w:pPr>
          <w:hyperlink w:anchor="_Toc156037983" w:history="1">
            <w:r w:rsidR="00073A2F" w:rsidRPr="00895230">
              <w:rPr>
                <w:rStyle w:val="Hyperlink"/>
                <w:noProof/>
              </w:rPr>
              <w:t>Paper 3 - Computer Vision for Document Image Analysis and Text Extraction</w:t>
            </w:r>
            <w:r w:rsidR="00073A2F">
              <w:rPr>
                <w:noProof/>
                <w:webHidden/>
              </w:rPr>
              <w:tab/>
            </w:r>
            <w:r w:rsidR="00073A2F">
              <w:rPr>
                <w:noProof/>
                <w:webHidden/>
              </w:rPr>
              <w:fldChar w:fldCharType="begin"/>
            </w:r>
            <w:r w:rsidR="00073A2F">
              <w:rPr>
                <w:noProof/>
                <w:webHidden/>
              </w:rPr>
              <w:instrText xml:space="preserve"> PAGEREF _Toc156037983 \h </w:instrText>
            </w:r>
            <w:r w:rsidR="00073A2F">
              <w:rPr>
                <w:noProof/>
                <w:webHidden/>
              </w:rPr>
            </w:r>
            <w:r w:rsidR="00073A2F">
              <w:rPr>
                <w:noProof/>
                <w:webHidden/>
              </w:rPr>
              <w:fldChar w:fldCharType="separate"/>
            </w:r>
            <w:r w:rsidR="00145699">
              <w:rPr>
                <w:noProof/>
                <w:webHidden/>
              </w:rPr>
              <w:t>6</w:t>
            </w:r>
            <w:r w:rsidR="00073A2F">
              <w:rPr>
                <w:noProof/>
                <w:webHidden/>
              </w:rPr>
              <w:fldChar w:fldCharType="end"/>
            </w:r>
          </w:hyperlink>
        </w:p>
        <w:p w14:paraId="4629C398" w14:textId="2FF784C1"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4" w:history="1">
            <w:r w:rsidR="00073A2F" w:rsidRPr="00895230">
              <w:rPr>
                <w:rStyle w:val="Hyperlink"/>
                <w:noProof/>
              </w:rPr>
              <w:t>Web App</w:t>
            </w:r>
            <w:r w:rsidR="00073A2F">
              <w:rPr>
                <w:noProof/>
                <w:webHidden/>
              </w:rPr>
              <w:tab/>
            </w:r>
            <w:r w:rsidR="00073A2F">
              <w:rPr>
                <w:noProof/>
                <w:webHidden/>
              </w:rPr>
              <w:fldChar w:fldCharType="begin"/>
            </w:r>
            <w:r w:rsidR="00073A2F">
              <w:rPr>
                <w:noProof/>
                <w:webHidden/>
              </w:rPr>
              <w:instrText xml:space="preserve"> PAGEREF _Toc156037984 \h </w:instrText>
            </w:r>
            <w:r w:rsidR="00073A2F">
              <w:rPr>
                <w:noProof/>
                <w:webHidden/>
              </w:rPr>
            </w:r>
            <w:r w:rsidR="00073A2F">
              <w:rPr>
                <w:noProof/>
                <w:webHidden/>
              </w:rPr>
              <w:fldChar w:fldCharType="separate"/>
            </w:r>
            <w:r w:rsidR="00145699">
              <w:rPr>
                <w:noProof/>
                <w:webHidden/>
              </w:rPr>
              <w:t>7</w:t>
            </w:r>
            <w:r w:rsidR="00073A2F">
              <w:rPr>
                <w:noProof/>
                <w:webHidden/>
              </w:rPr>
              <w:fldChar w:fldCharType="end"/>
            </w:r>
          </w:hyperlink>
        </w:p>
        <w:p w14:paraId="4B418A1D" w14:textId="0DDC9D86" w:rsidR="00073A2F" w:rsidRDefault="00000000">
          <w:pPr>
            <w:pStyle w:val="TOC3"/>
            <w:tabs>
              <w:tab w:val="right" w:leader="dot" w:pos="9016"/>
            </w:tabs>
            <w:rPr>
              <w:rFonts w:eastAsiaTheme="minorEastAsia" w:cstheme="minorBidi"/>
              <w:noProof/>
              <w:sz w:val="24"/>
              <w:szCs w:val="24"/>
              <w:lang w:val="en-MU" w:eastAsia="en-GB"/>
            </w:rPr>
          </w:pPr>
          <w:hyperlink w:anchor="_Toc156037985" w:history="1">
            <w:r w:rsidR="00073A2F" w:rsidRPr="00895230">
              <w:rPr>
                <w:rStyle w:val="Hyperlink"/>
                <w:noProof/>
              </w:rPr>
              <w:t>Paper - React Native vs Flutter, cross-platform mobile application frameworks.</w:t>
            </w:r>
            <w:r w:rsidR="00073A2F">
              <w:rPr>
                <w:noProof/>
                <w:webHidden/>
              </w:rPr>
              <w:tab/>
            </w:r>
            <w:r w:rsidR="00073A2F">
              <w:rPr>
                <w:noProof/>
                <w:webHidden/>
              </w:rPr>
              <w:fldChar w:fldCharType="begin"/>
            </w:r>
            <w:r w:rsidR="00073A2F">
              <w:rPr>
                <w:noProof/>
                <w:webHidden/>
              </w:rPr>
              <w:instrText xml:space="preserve"> PAGEREF _Toc156037985 \h </w:instrText>
            </w:r>
            <w:r w:rsidR="00073A2F">
              <w:rPr>
                <w:noProof/>
                <w:webHidden/>
              </w:rPr>
            </w:r>
            <w:r w:rsidR="00073A2F">
              <w:rPr>
                <w:noProof/>
                <w:webHidden/>
              </w:rPr>
              <w:fldChar w:fldCharType="separate"/>
            </w:r>
            <w:r w:rsidR="00145699">
              <w:rPr>
                <w:noProof/>
                <w:webHidden/>
              </w:rPr>
              <w:t>7</w:t>
            </w:r>
            <w:r w:rsidR="00073A2F">
              <w:rPr>
                <w:noProof/>
                <w:webHidden/>
              </w:rPr>
              <w:fldChar w:fldCharType="end"/>
            </w:r>
          </w:hyperlink>
        </w:p>
        <w:p w14:paraId="2C5C69F4" w14:textId="39A073A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6" w:history="1">
            <w:r w:rsidR="00073A2F" w:rsidRPr="00895230">
              <w:rPr>
                <w:rStyle w:val="Hyperlink"/>
                <w:noProof/>
              </w:rPr>
              <w:t>Summary</w:t>
            </w:r>
            <w:r w:rsidR="00073A2F">
              <w:rPr>
                <w:noProof/>
                <w:webHidden/>
              </w:rPr>
              <w:tab/>
            </w:r>
            <w:r w:rsidR="00073A2F">
              <w:rPr>
                <w:noProof/>
                <w:webHidden/>
              </w:rPr>
              <w:fldChar w:fldCharType="begin"/>
            </w:r>
            <w:r w:rsidR="00073A2F">
              <w:rPr>
                <w:noProof/>
                <w:webHidden/>
              </w:rPr>
              <w:instrText xml:space="preserve"> PAGEREF _Toc156037986 \h </w:instrText>
            </w:r>
            <w:r w:rsidR="00073A2F">
              <w:rPr>
                <w:noProof/>
                <w:webHidden/>
              </w:rPr>
            </w:r>
            <w:r w:rsidR="00073A2F">
              <w:rPr>
                <w:noProof/>
                <w:webHidden/>
              </w:rPr>
              <w:fldChar w:fldCharType="separate"/>
            </w:r>
            <w:r w:rsidR="00145699">
              <w:rPr>
                <w:noProof/>
                <w:webHidden/>
              </w:rPr>
              <w:t>8</w:t>
            </w:r>
            <w:r w:rsidR="00073A2F">
              <w:rPr>
                <w:noProof/>
                <w:webHidden/>
              </w:rPr>
              <w:fldChar w:fldCharType="end"/>
            </w:r>
          </w:hyperlink>
        </w:p>
        <w:p w14:paraId="7059934C" w14:textId="7B7EC062"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87" w:history="1">
            <w:r w:rsidR="00073A2F" w:rsidRPr="00895230">
              <w:rPr>
                <w:rStyle w:val="Hyperlink"/>
                <w:noProof/>
              </w:rPr>
              <w:t>1rst step.</w:t>
            </w:r>
            <w:r w:rsidR="00073A2F">
              <w:rPr>
                <w:noProof/>
                <w:webHidden/>
              </w:rPr>
              <w:tab/>
            </w:r>
            <w:r w:rsidR="00073A2F">
              <w:rPr>
                <w:noProof/>
                <w:webHidden/>
              </w:rPr>
              <w:fldChar w:fldCharType="begin"/>
            </w:r>
            <w:r w:rsidR="00073A2F">
              <w:rPr>
                <w:noProof/>
                <w:webHidden/>
              </w:rPr>
              <w:instrText xml:space="preserve"> PAGEREF _Toc156037987 \h </w:instrText>
            </w:r>
            <w:r w:rsidR="00073A2F">
              <w:rPr>
                <w:noProof/>
                <w:webHidden/>
              </w:rPr>
            </w:r>
            <w:r w:rsidR="00073A2F">
              <w:rPr>
                <w:noProof/>
                <w:webHidden/>
              </w:rPr>
              <w:fldChar w:fldCharType="separate"/>
            </w:r>
            <w:r w:rsidR="00145699">
              <w:rPr>
                <w:noProof/>
                <w:webHidden/>
              </w:rPr>
              <w:t>9</w:t>
            </w:r>
            <w:r w:rsidR="00073A2F">
              <w:rPr>
                <w:noProof/>
                <w:webHidden/>
              </w:rPr>
              <w:fldChar w:fldCharType="end"/>
            </w:r>
          </w:hyperlink>
        </w:p>
        <w:p w14:paraId="3774CCC3" w14:textId="598D4E30"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8" w:history="1">
            <w:r w:rsidR="00073A2F" w:rsidRPr="00895230">
              <w:rPr>
                <w:rStyle w:val="Hyperlink"/>
                <w:noProof/>
              </w:rPr>
              <w:t>Model Training code</w:t>
            </w:r>
            <w:r w:rsidR="00073A2F">
              <w:rPr>
                <w:noProof/>
                <w:webHidden/>
              </w:rPr>
              <w:tab/>
            </w:r>
            <w:r w:rsidR="00073A2F">
              <w:rPr>
                <w:noProof/>
                <w:webHidden/>
              </w:rPr>
              <w:fldChar w:fldCharType="begin"/>
            </w:r>
            <w:r w:rsidR="00073A2F">
              <w:rPr>
                <w:noProof/>
                <w:webHidden/>
              </w:rPr>
              <w:instrText xml:space="preserve"> PAGEREF _Toc156037988 \h </w:instrText>
            </w:r>
            <w:r w:rsidR="00073A2F">
              <w:rPr>
                <w:noProof/>
                <w:webHidden/>
              </w:rPr>
            </w:r>
            <w:r w:rsidR="00073A2F">
              <w:rPr>
                <w:noProof/>
                <w:webHidden/>
              </w:rPr>
              <w:fldChar w:fldCharType="separate"/>
            </w:r>
            <w:r w:rsidR="00145699">
              <w:rPr>
                <w:noProof/>
                <w:webHidden/>
              </w:rPr>
              <w:t>9</w:t>
            </w:r>
            <w:r w:rsidR="00073A2F">
              <w:rPr>
                <w:noProof/>
                <w:webHidden/>
              </w:rPr>
              <w:fldChar w:fldCharType="end"/>
            </w:r>
          </w:hyperlink>
        </w:p>
        <w:p w14:paraId="16E01BF3" w14:textId="3F6A13E3" w:rsidR="00073A2F" w:rsidRDefault="00000000">
          <w:pPr>
            <w:pStyle w:val="TOC3"/>
            <w:tabs>
              <w:tab w:val="right" w:leader="dot" w:pos="9016"/>
            </w:tabs>
            <w:rPr>
              <w:rFonts w:eastAsiaTheme="minorEastAsia" w:cstheme="minorBidi"/>
              <w:noProof/>
              <w:sz w:val="24"/>
              <w:szCs w:val="24"/>
              <w:lang w:val="en-MU" w:eastAsia="en-GB"/>
            </w:rPr>
          </w:pPr>
          <w:hyperlink w:anchor="_Toc156037989" w:history="1">
            <w:r w:rsidR="00073A2F" w:rsidRPr="00895230">
              <w:rPr>
                <w:rStyle w:val="Hyperlink"/>
                <w:noProof/>
              </w:rPr>
              <w:t>Gantt Chart</w:t>
            </w:r>
            <w:r w:rsidR="00073A2F">
              <w:rPr>
                <w:noProof/>
                <w:webHidden/>
              </w:rPr>
              <w:tab/>
            </w:r>
            <w:r w:rsidR="00073A2F">
              <w:rPr>
                <w:noProof/>
                <w:webHidden/>
              </w:rPr>
              <w:fldChar w:fldCharType="begin"/>
            </w:r>
            <w:r w:rsidR="00073A2F">
              <w:rPr>
                <w:noProof/>
                <w:webHidden/>
              </w:rPr>
              <w:instrText xml:space="preserve"> PAGEREF _Toc156037989 \h </w:instrText>
            </w:r>
            <w:r w:rsidR="00073A2F">
              <w:rPr>
                <w:noProof/>
                <w:webHidden/>
              </w:rPr>
            </w:r>
            <w:r w:rsidR="00073A2F">
              <w:rPr>
                <w:noProof/>
                <w:webHidden/>
              </w:rPr>
              <w:fldChar w:fldCharType="separate"/>
            </w:r>
            <w:r w:rsidR="00145699">
              <w:rPr>
                <w:noProof/>
                <w:webHidden/>
              </w:rPr>
              <w:t>10</w:t>
            </w:r>
            <w:r w:rsidR="00073A2F">
              <w:rPr>
                <w:noProof/>
                <w:webHidden/>
              </w:rPr>
              <w:fldChar w:fldCharType="end"/>
            </w:r>
          </w:hyperlink>
        </w:p>
        <w:p w14:paraId="2E9CFB37" w14:textId="385D27C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0" w:history="1">
            <w:r w:rsidR="00073A2F" w:rsidRPr="00895230">
              <w:rPr>
                <w:rStyle w:val="Hyperlink"/>
                <w:noProof/>
              </w:rPr>
              <w:t>Requirements Specification</w:t>
            </w:r>
            <w:r w:rsidR="00073A2F">
              <w:rPr>
                <w:noProof/>
                <w:webHidden/>
              </w:rPr>
              <w:tab/>
            </w:r>
            <w:r w:rsidR="00073A2F">
              <w:rPr>
                <w:noProof/>
                <w:webHidden/>
              </w:rPr>
              <w:fldChar w:fldCharType="begin"/>
            </w:r>
            <w:r w:rsidR="00073A2F">
              <w:rPr>
                <w:noProof/>
                <w:webHidden/>
              </w:rPr>
              <w:instrText xml:space="preserve"> PAGEREF _Toc156037990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575E40D3" w14:textId="503C47C3" w:rsidR="00073A2F" w:rsidRDefault="00000000">
          <w:pPr>
            <w:pStyle w:val="TOC3"/>
            <w:tabs>
              <w:tab w:val="right" w:leader="dot" w:pos="9016"/>
            </w:tabs>
            <w:rPr>
              <w:rFonts w:eastAsiaTheme="minorEastAsia" w:cstheme="minorBidi"/>
              <w:noProof/>
              <w:sz w:val="24"/>
              <w:szCs w:val="24"/>
              <w:lang w:val="en-MU" w:eastAsia="en-GB"/>
            </w:rPr>
          </w:pPr>
          <w:hyperlink w:anchor="_Toc156037991" w:history="1">
            <w:r w:rsidR="00073A2F" w:rsidRPr="00895230">
              <w:rPr>
                <w:rStyle w:val="Hyperlink"/>
                <w:noProof/>
              </w:rPr>
              <w:t>Functional requirements</w:t>
            </w:r>
            <w:r w:rsidR="00073A2F">
              <w:rPr>
                <w:noProof/>
                <w:webHidden/>
              </w:rPr>
              <w:tab/>
            </w:r>
            <w:r w:rsidR="00073A2F">
              <w:rPr>
                <w:noProof/>
                <w:webHidden/>
              </w:rPr>
              <w:fldChar w:fldCharType="begin"/>
            </w:r>
            <w:r w:rsidR="00073A2F">
              <w:rPr>
                <w:noProof/>
                <w:webHidden/>
              </w:rPr>
              <w:instrText xml:space="preserve"> PAGEREF _Toc156037991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55E9C24E" w14:textId="3491A314" w:rsidR="00073A2F" w:rsidRDefault="00000000">
          <w:pPr>
            <w:pStyle w:val="TOC3"/>
            <w:tabs>
              <w:tab w:val="right" w:leader="dot" w:pos="9016"/>
            </w:tabs>
            <w:rPr>
              <w:rFonts w:eastAsiaTheme="minorEastAsia" w:cstheme="minorBidi"/>
              <w:noProof/>
              <w:sz w:val="24"/>
              <w:szCs w:val="24"/>
              <w:lang w:val="en-MU" w:eastAsia="en-GB"/>
            </w:rPr>
          </w:pPr>
          <w:hyperlink w:anchor="_Toc156037992" w:history="1">
            <w:r w:rsidR="00073A2F" w:rsidRPr="00895230">
              <w:rPr>
                <w:rStyle w:val="Hyperlink"/>
                <w:noProof/>
              </w:rPr>
              <w:t>Database Requirement</w:t>
            </w:r>
            <w:r w:rsidR="00073A2F">
              <w:rPr>
                <w:noProof/>
                <w:webHidden/>
              </w:rPr>
              <w:tab/>
            </w:r>
            <w:r w:rsidR="00073A2F">
              <w:rPr>
                <w:noProof/>
                <w:webHidden/>
              </w:rPr>
              <w:fldChar w:fldCharType="begin"/>
            </w:r>
            <w:r w:rsidR="00073A2F">
              <w:rPr>
                <w:noProof/>
                <w:webHidden/>
              </w:rPr>
              <w:instrText xml:space="preserve"> PAGEREF _Toc156037992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03D01A82" w14:textId="2F74331E"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3" w:history="1">
            <w:r w:rsidR="00073A2F" w:rsidRPr="00895230">
              <w:rPr>
                <w:rStyle w:val="Hyperlink"/>
                <w:noProof/>
              </w:rPr>
              <w:t>Analysis and design</w:t>
            </w:r>
            <w:r w:rsidR="00073A2F">
              <w:rPr>
                <w:noProof/>
                <w:webHidden/>
              </w:rPr>
              <w:tab/>
            </w:r>
            <w:r w:rsidR="00073A2F">
              <w:rPr>
                <w:noProof/>
                <w:webHidden/>
              </w:rPr>
              <w:fldChar w:fldCharType="begin"/>
            </w:r>
            <w:r w:rsidR="00073A2F">
              <w:rPr>
                <w:noProof/>
                <w:webHidden/>
              </w:rPr>
              <w:instrText xml:space="preserve"> PAGEREF _Toc156037993 \h </w:instrText>
            </w:r>
            <w:r w:rsidR="00073A2F">
              <w:rPr>
                <w:noProof/>
                <w:webHidden/>
              </w:rPr>
            </w:r>
            <w:r w:rsidR="00073A2F">
              <w:rPr>
                <w:noProof/>
                <w:webHidden/>
              </w:rPr>
              <w:fldChar w:fldCharType="separate"/>
            </w:r>
            <w:r w:rsidR="00145699">
              <w:rPr>
                <w:noProof/>
                <w:webHidden/>
              </w:rPr>
              <w:t>12</w:t>
            </w:r>
            <w:r w:rsidR="00073A2F">
              <w:rPr>
                <w:noProof/>
                <w:webHidden/>
              </w:rPr>
              <w:fldChar w:fldCharType="end"/>
            </w:r>
          </w:hyperlink>
        </w:p>
        <w:p w14:paraId="61959D7B" w14:textId="18167920" w:rsidR="00073A2F" w:rsidRDefault="00000000">
          <w:pPr>
            <w:pStyle w:val="TOC3"/>
            <w:tabs>
              <w:tab w:val="right" w:leader="dot" w:pos="9016"/>
            </w:tabs>
            <w:rPr>
              <w:rFonts w:eastAsiaTheme="minorEastAsia" w:cstheme="minorBidi"/>
              <w:noProof/>
              <w:sz w:val="24"/>
              <w:szCs w:val="24"/>
              <w:lang w:val="en-MU" w:eastAsia="en-GB"/>
            </w:rPr>
          </w:pPr>
          <w:hyperlink w:anchor="_Toc156037994" w:history="1">
            <w:r w:rsidR="00073A2F" w:rsidRPr="00895230">
              <w:rPr>
                <w:rStyle w:val="Hyperlink"/>
                <w:noProof/>
              </w:rPr>
              <w:t>System structure</w:t>
            </w:r>
            <w:r w:rsidR="00073A2F">
              <w:rPr>
                <w:noProof/>
                <w:webHidden/>
              </w:rPr>
              <w:tab/>
            </w:r>
            <w:r w:rsidR="00073A2F">
              <w:rPr>
                <w:noProof/>
                <w:webHidden/>
              </w:rPr>
              <w:fldChar w:fldCharType="begin"/>
            </w:r>
            <w:r w:rsidR="00073A2F">
              <w:rPr>
                <w:noProof/>
                <w:webHidden/>
              </w:rPr>
              <w:instrText xml:space="preserve"> PAGEREF _Toc156037994 \h </w:instrText>
            </w:r>
            <w:r w:rsidR="00073A2F">
              <w:rPr>
                <w:noProof/>
                <w:webHidden/>
              </w:rPr>
            </w:r>
            <w:r w:rsidR="00073A2F">
              <w:rPr>
                <w:noProof/>
                <w:webHidden/>
              </w:rPr>
              <w:fldChar w:fldCharType="separate"/>
            </w:r>
            <w:r w:rsidR="00145699">
              <w:rPr>
                <w:noProof/>
                <w:webHidden/>
              </w:rPr>
              <w:t>12</w:t>
            </w:r>
            <w:r w:rsidR="00073A2F">
              <w:rPr>
                <w:noProof/>
                <w:webHidden/>
              </w:rPr>
              <w:fldChar w:fldCharType="end"/>
            </w:r>
          </w:hyperlink>
        </w:p>
        <w:p w14:paraId="43C750A0" w14:textId="533CA43A" w:rsidR="00073A2F" w:rsidRDefault="00000000">
          <w:pPr>
            <w:pStyle w:val="TOC3"/>
            <w:tabs>
              <w:tab w:val="right" w:leader="dot" w:pos="9016"/>
            </w:tabs>
            <w:rPr>
              <w:rFonts w:eastAsiaTheme="minorEastAsia" w:cstheme="minorBidi"/>
              <w:noProof/>
              <w:sz w:val="24"/>
              <w:szCs w:val="24"/>
              <w:lang w:val="en-MU" w:eastAsia="en-GB"/>
            </w:rPr>
          </w:pPr>
          <w:hyperlink w:anchor="_Toc156037995" w:history="1">
            <w:r w:rsidR="00073A2F" w:rsidRPr="00895230">
              <w:rPr>
                <w:rStyle w:val="Hyperlink"/>
                <w:noProof/>
              </w:rPr>
              <w:t>Receipt Extraction Sequence Diagram</w:t>
            </w:r>
            <w:r w:rsidR="00073A2F">
              <w:rPr>
                <w:noProof/>
                <w:webHidden/>
              </w:rPr>
              <w:tab/>
            </w:r>
            <w:r w:rsidR="00073A2F">
              <w:rPr>
                <w:noProof/>
                <w:webHidden/>
              </w:rPr>
              <w:fldChar w:fldCharType="begin"/>
            </w:r>
            <w:r w:rsidR="00073A2F">
              <w:rPr>
                <w:noProof/>
                <w:webHidden/>
              </w:rPr>
              <w:instrText xml:space="preserve"> PAGEREF _Toc156037995 \h </w:instrText>
            </w:r>
            <w:r w:rsidR="00073A2F">
              <w:rPr>
                <w:noProof/>
                <w:webHidden/>
              </w:rPr>
            </w:r>
            <w:r w:rsidR="00073A2F">
              <w:rPr>
                <w:noProof/>
                <w:webHidden/>
              </w:rPr>
              <w:fldChar w:fldCharType="separate"/>
            </w:r>
            <w:r w:rsidR="00145699">
              <w:rPr>
                <w:noProof/>
                <w:webHidden/>
              </w:rPr>
              <w:t>13</w:t>
            </w:r>
            <w:r w:rsidR="00073A2F">
              <w:rPr>
                <w:noProof/>
                <w:webHidden/>
              </w:rPr>
              <w:fldChar w:fldCharType="end"/>
            </w:r>
          </w:hyperlink>
        </w:p>
        <w:p w14:paraId="506CD4E7" w14:textId="200A4400" w:rsidR="00073A2F" w:rsidRDefault="00000000">
          <w:pPr>
            <w:pStyle w:val="TOC3"/>
            <w:tabs>
              <w:tab w:val="right" w:leader="dot" w:pos="9016"/>
            </w:tabs>
            <w:rPr>
              <w:rFonts w:eastAsiaTheme="minorEastAsia" w:cstheme="minorBidi"/>
              <w:noProof/>
              <w:sz w:val="24"/>
              <w:szCs w:val="24"/>
              <w:lang w:val="en-MU" w:eastAsia="en-GB"/>
            </w:rPr>
          </w:pPr>
          <w:hyperlink w:anchor="_Toc156037996" w:history="1">
            <w:r w:rsidR="00073A2F" w:rsidRPr="00895230">
              <w:rPr>
                <w:rStyle w:val="Hyperlink"/>
                <w:noProof/>
              </w:rPr>
              <w:t>Database structure</w:t>
            </w:r>
            <w:r w:rsidR="00073A2F">
              <w:rPr>
                <w:noProof/>
                <w:webHidden/>
              </w:rPr>
              <w:tab/>
            </w:r>
            <w:r w:rsidR="00073A2F">
              <w:rPr>
                <w:noProof/>
                <w:webHidden/>
              </w:rPr>
              <w:fldChar w:fldCharType="begin"/>
            </w:r>
            <w:r w:rsidR="00073A2F">
              <w:rPr>
                <w:noProof/>
                <w:webHidden/>
              </w:rPr>
              <w:instrText xml:space="preserve"> PAGEREF _Toc156037996 \h </w:instrText>
            </w:r>
            <w:r w:rsidR="00073A2F">
              <w:rPr>
                <w:noProof/>
                <w:webHidden/>
              </w:rPr>
            </w:r>
            <w:r w:rsidR="00073A2F">
              <w:rPr>
                <w:noProof/>
                <w:webHidden/>
              </w:rPr>
              <w:fldChar w:fldCharType="separate"/>
            </w:r>
            <w:r w:rsidR="00145699">
              <w:rPr>
                <w:noProof/>
                <w:webHidden/>
              </w:rPr>
              <w:t>13</w:t>
            </w:r>
            <w:r w:rsidR="00073A2F">
              <w:rPr>
                <w:noProof/>
                <w:webHidden/>
              </w:rPr>
              <w:fldChar w:fldCharType="end"/>
            </w:r>
          </w:hyperlink>
        </w:p>
        <w:p w14:paraId="7A308665" w14:textId="4BC7CB84"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7" w:history="1">
            <w:r w:rsidR="00073A2F" w:rsidRPr="00895230">
              <w:rPr>
                <w:rStyle w:val="Hyperlink"/>
                <w:noProof/>
              </w:rPr>
              <w:t>Implementation and Testing</w:t>
            </w:r>
            <w:r w:rsidR="00073A2F">
              <w:rPr>
                <w:noProof/>
                <w:webHidden/>
              </w:rPr>
              <w:tab/>
            </w:r>
            <w:r w:rsidR="00073A2F">
              <w:rPr>
                <w:noProof/>
                <w:webHidden/>
              </w:rPr>
              <w:fldChar w:fldCharType="begin"/>
            </w:r>
            <w:r w:rsidR="00073A2F">
              <w:rPr>
                <w:noProof/>
                <w:webHidden/>
              </w:rPr>
              <w:instrText xml:space="preserve"> PAGEREF _Toc156037997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32A0C0C9" w14:textId="42A948EE" w:rsidR="00073A2F" w:rsidRDefault="00000000">
          <w:pPr>
            <w:pStyle w:val="TOC3"/>
            <w:tabs>
              <w:tab w:val="right" w:leader="dot" w:pos="9016"/>
            </w:tabs>
            <w:rPr>
              <w:rFonts w:eastAsiaTheme="minorEastAsia" w:cstheme="minorBidi"/>
              <w:noProof/>
              <w:sz w:val="24"/>
              <w:szCs w:val="24"/>
              <w:lang w:val="en-MU" w:eastAsia="en-GB"/>
            </w:rPr>
          </w:pPr>
          <w:hyperlink w:anchor="_Toc156037998" w:history="1">
            <w:r w:rsidR="00073A2F" w:rsidRPr="00895230">
              <w:rPr>
                <w:rStyle w:val="Hyperlink"/>
                <w:noProof/>
              </w:rPr>
              <w:t>Implementation</w:t>
            </w:r>
            <w:r w:rsidR="00073A2F">
              <w:rPr>
                <w:noProof/>
                <w:webHidden/>
              </w:rPr>
              <w:tab/>
            </w:r>
            <w:r w:rsidR="00073A2F">
              <w:rPr>
                <w:noProof/>
                <w:webHidden/>
              </w:rPr>
              <w:fldChar w:fldCharType="begin"/>
            </w:r>
            <w:r w:rsidR="00073A2F">
              <w:rPr>
                <w:noProof/>
                <w:webHidden/>
              </w:rPr>
              <w:instrText xml:space="preserve"> PAGEREF _Toc156037998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5C10AEAB" w14:textId="35C9D585" w:rsidR="00073A2F" w:rsidRDefault="00000000">
          <w:pPr>
            <w:pStyle w:val="TOC3"/>
            <w:tabs>
              <w:tab w:val="right" w:leader="dot" w:pos="9016"/>
            </w:tabs>
            <w:rPr>
              <w:rFonts w:eastAsiaTheme="minorEastAsia" w:cstheme="minorBidi"/>
              <w:noProof/>
              <w:sz w:val="24"/>
              <w:szCs w:val="24"/>
              <w:lang w:val="en-MU" w:eastAsia="en-GB"/>
            </w:rPr>
          </w:pPr>
          <w:hyperlink w:anchor="_Toc156037999" w:history="1">
            <w:r w:rsidR="00073A2F" w:rsidRPr="00895230">
              <w:rPr>
                <w:rStyle w:val="Hyperlink"/>
                <w:noProof/>
              </w:rPr>
              <w:t>Testing</w:t>
            </w:r>
            <w:r w:rsidR="00073A2F">
              <w:rPr>
                <w:noProof/>
                <w:webHidden/>
              </w:rPr>
              <w:tab/>
            </w:r>
            <w:r w:rsidR="00073A2F">
              <w:rPr>
                <w:noProof/>
                <w:webHidden/>
              </w:rPr>
              <w:fldChar w:fldCharType="begin"/>
            </w:r>
            <w:r w:rsidR="00073A2F">
              <w:rPr>
                <w:noProof/>
                <w:webHidden/>
              </w:rPr>
              <w:instrText xml:space="preserve"> PAGEREF _Toc156037999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0709B330" w14:textId="7B45422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8000" w:history="1">
            <w:r w:rsidR="00073A2F" w:rsidRPr="00895230">
              <w:rPr>
                <w:rStyle w:val="Hyperlink"/>
                <w:noProof/>
              </w:rPr>
              <w:t>Ethics</w:t>
            </w:r>
            <w:r w:rsidR="00073A2F">
              <w:rPr>
                <w:noProof/>
                <w:webHidden/>
              </w:rPr>
              <w:tab/>
            </w:r>
            <w:r w:rsidR="00073A2F">
              <w:rPr>
                <w:noProof/>
                <w:webHidden/>
              </w:rPr>
              <w:fldChar w:fldCharType="begin"/>
            </w:r>
            <w:r w:rsidR="00073A2F">
              <w:rPr>
                <w:noProof/>
                <w:webHidden/>
              </w:rPr>
              <w:instrText xml:space="preserve"> PAGEREF _Toc156038000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1A2BDC7B" w14:textId="47D2F52E"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8001" w:history="1">
            <w:r w:rsidR="00073A2F" w:rsidRPr="00895230">
              <w:rPr>
                <w:rStyle w:val="Hyperlink"/>
                <w:noProof/>
              </w:rPr>
              <w:t>Reference</w:t>
            </w:r>
            <w:r w:rsidR="00073A2F">
              <w:rPr>
                <w:noProof/>
                <w:webHidden/>
              </w:rPr>
              <w:tab/>
            </w:r>
            <w:r w:rsidR="00073A2F">
              <w:rPr>
                <w:noProof/>
                <w:webHidden/>
              </w:rPr>
              <w:fldChar w:fldCharType="begin"/>
            </w:r>
            <w:r w:rsidR="00073A2F">
              <w:rPr>
                <w:noProof/>
                <w:webHidden/>
              </w:rPr>
              <w:instrText xml:space="preserve"> PAGEREF _Toc156038001 \h </w:instrText>
            </w:r>
            <w:r w:rsidR="00073A2F">
              <w:rPr>
                <w:noProof/>
                <w:webHidden/>
              </w:rPr>
            </w:r>
            <w:r w:rsidR="00073A2F">
              <w:rPr>
                <w:noProof/>
                <w:webHidden/>
              </w:rPr>
              <w:fldChar w:fldCharType="separate"/>
            </w:r>
            <w:r w:rsidR="00145699">
              <w:rPr>
                <w:noProof/>
                <w:webHidden/>
              </w:rPr>
              <w:t>15</w:t>
            </w:r>
            <w:r w:rsidR="00073A2F">
              <w:rPr>
                <w:noProof/>
                <w:webHidden/>
              </w:rPr>
              <w:fldChar w:fldCharType="end"/>
            </w:r>
          </w:hyperlink>
        </w:p>
        <w:p w14:paraId="1FB61C53" w14:textId="4DFCB648"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8002" w:history="1">
            <w:r w:rsidR="00073A2F" w:rsidRPr="00895230">
              <w:rPr>
                <w:rStyle w:val="Hyperlink"/>
                <w:noProof/>
              </w:rPr>
              <w:t>Bibliography</w:t>
            </w:r>
            <w:r w:rsidR="00073A2F">
              <w:rPr>
                <w:noProof/>
                <w:webHidden/>
              </w:rPr>
              <w:tab/>
            </w:r>
            <w:r w:rsidR="00073A2F">
              <w:rPr>
                <w:noProof/>
                <w:webHidden/>
              </w:rPr>
              <w:fldChar w:fldCharType="begin"/>
            </w:r>
            <w:r w:rsidR="00073A2F">
              <w:rPr>
                <w:noProof/>
                <w:webHidden/>
              </w:rPr>
              <w:instrText xml:space="preserve"> PAGEREF _Toc156038002 \h </w:instrText>
            </w:r>
            <w:r w:rsidR="00073A2F">
              <w:rPr>
                <w:noProof/>
                <w:webHidden/>
              </w:rPr>
            </w:r>
            <w:r w:rsidR="00073A2F">
              <w:rPr>
                <w:noProof/>
                <w:webHidden/>
              </w:rPr>
              <w:fldChar w:fldCharType="separate"/>
            </w:r>
            <w:r w:rsidR="00145699">
              <w:rPr>
                <w:noProof/>
                <w:webHidden/>
              </w:rPr>
              <w:t>15</w:t>
            </w:r>
            <w:r w:rsidR="00073A2F">
              <w:rPr>
                <w:noProof/>
                <w:webHidden/>
              </w:rPr>
              <w:fldChar w:fldCharType="end"/>
            </w:r>
          </w:hyperlink>
        </w:p>
        <w:p w14:paraId="225CB066" w14:textId="28695420" w:rsidR="00A057E9" w:rsidRDefault="00A057E9">
          <w:r>
            <w:rPr>
              <w:b/>
              <w:bCs/>
              <w:noProof/>
            </w:rPr>
            <w:fldChar w:fldCharType="end"/>
          </w:r>
        </w:p>
      </w:sdtContent>
    </w:sdt>
    <w:p w14:paraId="6DC9758E" w14:textId="5C64CCF1" w:rsidR="00736ADE" w:rsidRDefault="00780241" w:rsidP="00617E00">
      <w:pPr>
        <w:pStyle w:val="Heading1"/>
      </w:pPr>
      <w:r>
        <w:t xml:space="preserve"> </w:t>
      </w:r>
    </w:p>
    <w:p w14:paraId="52713C97" w14:textId="77777777" w:rsidR="00736ADE" w:rsidRDefault="00736ADE" w:rsidP="00617E00">
      <w:pPr>
        <w:pStyle w:val="Heading1"/>
      </w:pPr>
    </w:p>
    <w:p w14:paraId="1FE8CB67" w14:textId="77777777" w:rsidR="000B2DC1" w:rsidRDefault="000B2DC1" w:rsidP="000B2DC1"/>
    <w:p w14:paraId="397BD9E6" w14:textId="3077C02D" w:rsidR="006B08DB" w:rsidRDefault="006B08DB" w:rsidP="00D97542">
      <w:pPr>
        <w:pStyle w:val="Heading3"/>
      </w:pPr>
      <w:bookmarkStart w:id="0" w:name="_Toc156037973"/>
      <w:r>
        <w:lastRenderedPageBreak/>
        <w:t>Table of figure</w:t>
      </w:r>
      <w:bookmarkEnd w:id="0"/>
    </w:p>
    <w:p w14:paraId="3F3829B0" w14:textId="3353A8FF" w:rsidR="00145699" w:rsidRDefault="00CD7117">
      <w:pPr>
        <w:pStyle w:val="TableofFigures"/>
        <w:tabs>
          <w:tab w:val="right" w:leader="dot" w:pos="9016"/>
        </w:tabs>
        <w:rPr>
          <w:rFonts w:eastAsiaTheme="minorEastAsia"/>
          <w:noProof/>
          <w:sz w:val="24"/>
          <w:szCs w:val="24"/>
          <w:lang w:val="en-MU" w:eastAsia="en-GB"/>
        </w:rPr>
      </w:pPr>
      <w:r>
        <w:fldChar w:fldCharType="begin"/>
      </w:r>
      <w:r>
        <w:instrText xml:space="preserve"> TOC \h \z \c "Table" </w:instrText>
      </w:r>
      <w:r>
        <w:fldChar w:fldCharType="separate"/>
      </w:r>
      <w:hyperlink w:anchor="_Toc156038851" w:history="1">
        <w:r w:rsidR="00145699" w:rsidRPr="00503802">
          <w:rPr>
            <w:rStyle w:val="Hyperlink"/>
            <w:noProof/>
          </w:rPr>
          <w:t>Table 1 - Advantage and Limitation of technology used in "Utilize OCR text to extract receipt data and classify receipts with common Machine Learning algorithms" written by Odd and Theologou</w:t>
        </w:r>
        <w:r w:rsidR="00145699">
          <w:rPr>
            <w:noProof/>
            <w:webHidden/>
          </w:rPr>
          <w:tab/>
        </w:r>
        <w:r w:rsidR="00145699">
          <w:rPr>
            <w:noProof/>
            <w:webHidden/>
          </w:rPr>
          <w:fldChar w:fldCharType="begin"/>
        </w:r>
        <w:r w:rsidR="00145699">
          <w:rPr>
            <w:noProof/>
            <w:webHidden/>
          </w:rPr>
          <w:instrText xml:space="preserve"> PAGEREF _Toc156038851 \h </w:instrText>
        </w:r>
        <w:r w:rsidR="00145699">
          <w:rPr>
            <w:noProof/>
            <w:webHidden/>
          </w:rPr>
        </w:r>
        <w:r w:rsidR="00145699">
          <w:rPr>
            <w:noProof/>
            <w:webHidden/>
          </w:rPr>
          <w:fldChar w:fldCharType="separate"/>
        </w:r>
        <w:r w:rsidR="00145699">
          <w:rPr>
            <w:noProof/>
            <w:webHidden/>
          </w:rPr>
          <w:t>5</w:t>
        </w:r>
        <w:r w:rsidR="00145699">
          <w:rPr>
            <w:noProof/>
            <w:webHidden/>
          </w:rPr>
          <w:fldChar w:fldCharType="end"/>
        </w:r>
      </w:hyperlink>
    </w:p>
    <w:p w14:paraId="68A429DD" w14:textId="70A870BF" w:rsidR="00145699" w:rsidRDefault="00000000">
      <w:pPr>
        <w:pStyle w:val="TableofFigures"/>
        <w:tabs>
          <w:tab w:val="right" w:leader="dot" w:pos="9016"/>
        </w:tabs>
        <w:rPr>
          <w:rFonts w:eastAsiaTheme="minorEastAsia"/>
          <w:noProof/>
          <w:sz w:val="24"/>
          <w:szCs w:val="24"/>
          <w:lang w:val="en-MU" w:eastAsia="en-GB"/>
        </w:rPr>
      </w:pPr>
      <w:hyperlink w:anchor="_Toc156038852" w:history="1">
        <w:r w:rsidR="00145699" w:rsidRPr="00503802">
          <w:rPr>
            <w:rStyle w:val="Hyperlink"/>
            <w:noProof/>
          </w:rPr>
          <w:t>Table 2 - Advantage and Limitation of technologies used in "Information Extraction from Scanned Invoices using Machine Learning, OCR and Spatial Feature Mapping Techniques" written by Darsha.</w:t>
        </w:r>
        <w:r w:rsidR="00145699">
          <w:rPr>
            <w:noProof/>
            <w:webHidden/>
          </w:rPr>
          <w:tab/>
        </w:r>
        <w:r w:rsidR="00145699">
          <w:rPr>
            <w:noProof/>
            <w:webHidden/>
          </w:rPr>
          <w:fldChar w:fldCharType="begin"/>
        </w:r>
        <w:r w:rsidR="00145699">
          <w:rPr>
            <w:noProof/>
            <w:webHidden/>
          </w:rPr>
          <w:instrText xml:space="preserve"> PAGEREF _Toc156038852 \h </w:instrText>
        </w:r>
        <w:r w:rsidR="00145699">
          <w:rPr>
            <w:noProof/>
            <w:webHidden/>
          </w:rPr>
        </w:r>
        <w:r w:rsidR="00145699">
          <w:rPr>
            <w:noProof/>
            <w:webHidden/>
          </w:rPr>
          <w:fldChar w:fldCharType="separate"/>
        </w:r>
        <w:r w:rsidR="00145699">
          <w:rPr>
            <w:noProof/>
            <w:webHidden/>
          </w:rPr>
          <w:t>6</w:t>
        </w:r>
        <w:r w:rsidR="00145699">
          <w:rPr>
            <w:noProof/>
            <w:webHidden/>
          </w:rPr>
          <w:fldChar w:fldCharType="end"/>
        </w:r>
      </w:hyperlink>
    </w:p>
    <w:p w14:paraId="7CE6F6D2" w14:textId="2D3177EE" w:rsidR="00145699" w:rsidRDefault="00000000">
      <w:pPr>
        <w:pStyle w:val="TableofFigures"/>
        <w:tabs>
          <w:tab w:val="right" w:leader="dot" w:pos="9016"/>
        </w:tabs>
        <w:rPr>
          <w:rFonts w:eastAsiaTheme="minorEastAsia"/>
          <w:noProof/>
          <w:sz w:val="24"/>
          <w:szCs w:val="24"/>
          <w:lang w:val="en-MU" w:eastAsia="en-GB"/>
        </w:rPr>
      </w:pPr>
      <w:hyperlink w:anchor="_Toc156038853" w:history="1">
        <w:r w:rsidR="00145699" w:rsidRPr="00503802">
          <w:rPr>
            <w:rStyle w:val="Hyperlink"/>
            <w:noProof/>
          </w:rPr>
          <w:t>Table 3 - Advantage and Limitation of technologies used in "Computer Vision for Document Image Analysis and Text Extraction" written by Benchekrou.</w:t>
        </w:r>
        <w:r w:rsidR="00145699">
          <w:rPr>
            <w:noProof/>
            <w:webHidden/>
          </w:rPr>
          <w:tab/>
        </w:r>
        <w:r w:rsidR="00145699">
          <w:rPr>
            <w:noProof/>
            <w:webHidden/>
          </w:rPr>
          <w:fldChar w:fldCharType="begin"/>
        </w:r>
        <w:r w:rsidR="00145699">
          <w:rPr>
            <w:noProof/>
            <w:webHidden/>
          </w:rPr>
          <w:instrText xml:space="preserve"> PAGEREF _Toc156038853 \h </w:instrText>
        </w:r>
        <w:r w:rsidR="00145699">
          <w:rPr>
            <w:noProof/>
            <w:webHidden/>
          </w:rPr>
        </w:r>
        <w:r w:rsidR="00145699">
          <w:rPr>
            <w:noProof/>
            <w:webHidden/>
          </w:rPr>
          <w:fldChar w:fldCharType="separate"/>
        </w:r>
        <w:r w:rsidR="00145699">
          <w:rPr>
            <w:noProof/>
            <w:webHidden/>
          </w:rPr>
          <w:t>6</w:t>
        </w:r>
        <w:r w:rsidR="00145699">
          <w:rPr>
            <w:noProof/>
            <w:webHidden/>
          </w:rPr>
          <w:fldChar w:fldCharType="end"/>
        </w:r>
      </w:hyperlink>
    </w:p>
    <w:p w14:paraId="4397D9F0" w14:textId="2C37196A" w:rsidR="00145699" w:rsidRDefault="00000000">
      <w:pPr>
        <w:pStyle w:val="TableofFigures"/>
        <w:tabs>
          <w:tab w:val="right" w:leader="dot" w:pos="9016"/>
        </w:tabs>
        <w:rPr>
          <w:rFonts w:eastAsiaTheme="minorEastAsia"/>
          <w:noProof/>
          <w:sz w:val="24"/>
          <w:szCs w:val="24"/>
          <w:lang w:val="en-MU" w:eastAsia="en-GB"/>
        </w:rPr>
      </w:pPr>
      <w:hyperlink w:anchor="_Toc156038854" w:history="1">
        <w:r w:rsidR="00145699" w:rsidRPr="00503802">
          <w:rPr>
            <w:rStyle w:val="Hyperlink"/>
            <w:noProof/>
          </w:rPr>
          <w:t>Table 4 - Advantage and limitation of Flutter and React Native from "React Native vs Flutter, cross-platform mobile application frameworks" written by Wu.</w:t>
        </w:r>
        <w:r w:rsidR="00145699">
          <w:rPr>
            <w:noProof/>
            <w:webHidden/>
          </w:rPr>
          <w:tab/>
        </w:r>
        <w:r w:rsidR="00145699">
          <w:rPr>
            <w:noProof/>
            <w:webHidden/>
          </w:rPr>
          <w:fldChar w:fldCharType="begin"/>
        </w:r>
        <w:r w:rsidR="00145699">
          <w:rPr>
            <w:noProof/>
            <w:webHidden/>
          </w:rPr>
          <w:instrText xml:space="preserve"> PAGEREF _Toc156038854 \h </w:instrText>
        </w:r>
        <w:r w:rsidR="00145699">
          <w:rPr>
            <w:noProof/>
            <w:webHidden/>
          </w:rPr>
        </w:r>
        <w:r w:rsidR="00145699">
          <w:rPr>
            <w:noProof/>
            <w:webHidden/>
          </w:rPr>
          <w:fldChar w:fldCharType="separate"/>
        </w:r>
        <w:r w:rsidR="00145699">
          <w:rPr>
            <w:noProof/>
            <w:webHidden/>
          </w:rPr>
          <w:t>7</w:t>
        </w:r>
        <w:r w:rsidR="00145699">
          <w:rPr>
            <w:noProof/>
            <w:webHidden/>
          </w:rPr>
          <w:fldChar w:fldCharType="end"/>
        </w:r>
      </w:hyperlink>
    </w:p>
    <w:p w14:paraId="62E32ABF" w14:textId="77777777" w:rsidR="00145699" w:rsidRDefault="00CD7117" w:rsidP="000B2DC1">
      <w:pPr>
        <w:rPr>
          <w:noProof/>
        </w:rPr>
      </w:pPr>
      <w:r>
        <w:fldChar w:fldCharType="end"/>
      </w:r>
      <w:r w:rsidR="00AD1E8D">
        <w:fldChar w:fldCharType="begin"/>
      </w:r>
      <w:r w:rsidR="00AD1E8D">
        <w:instrText xml:space="preserve"> TOC \h \z \c "Figure" </w:instrText>
      </w:r>
      <w:r w:rsidR="00AD1E8D">
        <w:fldChar w:fldCharType="separate"/>
      </w:r>
    </w:p>
    <w:p w14:paraId="3FEBD633" w14:textId="38E1ECCB" w:rsidR="00145699" w:rsidRDefault="00000000">
      <w:pPr>
        <w:pStyle w:val="TableofFigures"/>
        <w:tabs>
          <w:tab w:val="right" w:leader="dot" w:pos="9016"/>
        </w:tabs>
        <w:rPr>
          <w:rFonts w:eastAsiaTheme="minorEastAsia"/>
          <w:noProof/>
          <w:sz w:val="24"/>
          <w:szCs w:val="24"/>
          <w:lang w:val="en-MU" w:eastAsia="en-GB"/>
        </w:rPr>
      </w:pPr>
      <w:hyperlink w:anchor="_Toc156038860" w:history="1">
        <w:r w:rsidR="00145699" w:rsidRPr="002048E2">
          <w:rPr>
            <w:rStyle w:val="Hyperlink"/>
            <w:noProof/>
          </w:rPr>
          <w:t>Figure 1 - Yolo Training Jupiter Notebook</w:t>
        </w:r>
        <w:r w:rsidR="00145699">
          <w:rPr>
            <w:noProof/>
            <w:webHidden/>
          </w:rPr>
          <w:tab/>
        </w:r>
        <w:r w:rsidR="00145699">
          <w:rPr>
            <w:noProof/>
            <w:webHidden/>
          </w:rPr>
          <w:fldChar w:fldCharType="begin"/>
        </w:r>
        <w:r w:rsidR="00145699">
          <w:rPr>
            <w:noProof/>
            <w:webHidden/>
          </w:rPr>
          <w:instrText xml:space="preserve"> PAGEREF _Toc156038860 \h </w:instrText>
        </w:r>
        <w:r w:rsidR="00145699">
          <w:rPr>
            <w:noProof/>
            <w:webHidden/>
          </w:rPr>
        </w:r>
        <w:r w:rsidR="00145699">
          <w:rPr>
            <w:noProof/>
            <w:webHidden/>
          </w:rPr>
          <w:fldChar w:fldCharType="separate"/>
        </w:r>
        <w:r w:rsidR="00145699">
          <w:rPr>
            <w:noProof/>
            <w:webHidden/>
          </w:rPr>
          <w:t>9</w:t>
        </w:r>
        <w:r w:rsidR="00145699">
          <w:rPr>
            <w:noProof/>
            <w:webHidden/>
          </w:rPr>
          <w:fldChar w:fldCharType="end"/>
        </w:r>
      </w:hyperlink>
    </w:p>
    <w:p w14:paraId="5585432F" w14:textId="0B39F70E" w:rsidR="00145699" w:rsidRDefault="00000000">
      <w:pPr>
        <w:pStyle w:val="TableofFigures"/>
        <w:tabs>
          <w:tab w:val="right" w:leader="dot" w:pos="9016"/>
        </w:tabs>
        <w:rPr>
          <w:rFonts w:eastAsiaTheme="minorEastAsia"/>
          <w:noProof/>
          <w:sz w:val="24"/>
          <w:szCs w:val="24"/>
          <w:lang w:val="en-MU" w:eastAsia="en-GB"/>
        </w:rPr>
      </w:pPr>
      <w:hyperlink w:anchor="_Toc156038861" w:history="1">
        <w:r w:rsidR="00145699" w:rsidRPr="002048E2">
          <w:rPr>
            <w:rStyle w:val="Hyperlink"/>
            <w:noProof/>
          </w:rPr>
          <w:t>Figure 2 - Project Gantt Chart</w:t>
        </w:r>
        <w:r w:rsidR="00145699">
          <w:rPr>
            <w:noProof/>
            <w:webHidden/>
          </w:rPr>
          <w:tab/>
        </w:r>
        <w:r w:rsidR="00145699">
          <w:rPr>
            <w:noProof/>
            <w:webHidden/>
          </w:rPr>
          <w:fldChar w:fldCharType="begin"/>
        </w:r>
        <w:r w:rsidR="00145699">
          <w:rPr>
            <w:noProof/>
            <w:webHidden/>
          </w:rPr>
          <w:instrText xml:space="preserve"> PAGEREF _Toc156038861 \h </w:instrText>
        </w:r>
        <w:r w:rsidR="00145699">
          <w:rPr>
            <w:noProof/>
            <w:webHidden/>
          </w:rPr>
        </w:r>
        <w:r w:rsidR="00145699">
          <w:rPr>
            <w:noProof/>
            <w:webHidden/>
          </w:rPr>
          <w:fldChar w:fldCharType="separate"/>
        </w:r>
        <w:r w:rsidR="00145699">
          <w:rPr>
            <w:noProof/>
            <w:webHidden/>
          </w:rPr>
          <w:t>10</w:t>
        </w:r>
        <w:r w:rsidR="00145699">
          <w:rPr>
            <w:noProof/>
            <w:webHidden/>
          </w:rPr>
          <w:fldChar w:fldCharType="end"/>
        </w:r>
      </w:hyperlink>
    </w:p>
    <w:p w14:paraId="746F480C" w14:textId="033584D0" w:rsidR="00145699" w:rsidRDefault="00000000">
      <w:pPr>
        <w:pStyle w:val="TableofFigures"/>
        <w:tabs>
          <w:tab w:val="right" w:leader="dot" w:pos="9016"/>
        </w:tabs>
        <w:rPr>
          <w:rFonts w:eastAsiaTheme="minorEastAsia"/>
          <w:noProof/>
          <w:sz w:val="24"/>
          <w:szCs w:val="24"/>
          <w:lang w:val="en-MU" w:eastAsia="en-GB"/>
        </w:rPr>
      </w:pPr>
      <w:hyperlink w:anchor="_Toc156038862" w:history="1">
        <w:r w:rsidR="00145699" w:rsidRPr="002048E2">
          <w:rPr>
            <w:rStyle w:val="Hyperlink"/>
            <w:noProof/>
          </w:rPr>
          <w:t>Figure 3 - Global Project Design</w:t>
        </w:r>
        <w:r w:rsidR="00145699">
          <w:rPr>
            <w:noProof/>
            <w:webHidden/>
          </w:rPr>
          <w:tab/>
        </w:r>
        <w:r w:rsidR="00145699">
          <w:rPr>
            <w:noProof/>
            <w:webHidden/>
          </w:rPr>
          <w:fldChar w:fldCharType="begin"/>
        </w:r>
        <w:r w:rsidR="00145699">
          <w:rPr>
            <w:noProof/>
            <w:webHidden/>
          </w:rPr>
          <w:instrText xml:space="preserve"> PAGEREF _Toc156038862 \h </w:instrText>
        </w:r>
        <w:r w:rsidR="00145699">
          <w:rPr>
            <w:noProof/>
            <w:webHidden/>
          </w:rPr>
        </w:r>
        <w:r w:rsidR="00145699">
          <w:rPr>
            <w:noProof/>
            <w:webHidden/>
          </w:rPr>
          <w:fldChar w:fldCharType="separate"/>
        </w:r>
        <w:r w:rsidR="00145699">
          <w:rPr>
            <w:noProof/>
            <w:webHidden/>
          </w:rPr>
          <w:t>12</w:t>
        </w:r>
        <w:r w:rsidR="00145699">
          <w:rPr>
            <w:noProof/>
            <w:webHidden/>
          </w:rPr>
          <w:fldChar w:fldCharType="end"/>
        </w:r>
      </w:hyperlink>
    </w:p>
    <w:p w14:paraId="6C2BFCBA" w14:textId="09BF7B0F" w:rsidR="00145699" w:rsidRDefault="00000000">
      <w:pPr>
        <w:pStyle w:val="TableofFigures"/>
        <w:tabs>
          <w:tab w:val="right" w:leader="dot" w:pos="9016"/>
        </w:tabs>
        <w:rPr>
          <w:rFonts w:eastAsiaTheme="minorEastAsia"/>
          <w:noProof/>
          <w:sz w:val="24"/>
          <w:szCs w:val="24"/>
          <w:lang w:val="en-MU" w:eastAsia="en-GB"/>
        </w:rPr>
      </w:pPr>
      <w:hyperlink w:anchor="_Toc156038863" w:history="1">
        <w:r w:rsidR="00145699" w:rsidRPr="002048E2">
          <w:rPr>
            <w:rStyle w:val="Hyperlink"/>
            <w:noProof/>
          </w:rPr>
          <w:t>Figure 4 - Receipt extraction feature Sequence Diagram</w:t>
        </w:r>
        <w:r w:rsidR="00145699">
          <w:rPr>
            <w:noProof/>
            <w:webHidden/>
          </w:rPr>
          <w:tab/>
        </w:r>
        <w:r w:rsidR="00145699">
          <w:rPr>
            <w:noProof/>
            <w:webHidden/>
          </w:rPr>
          <w:fldChar w:fldCharType="begin"/>
        </w:r>
        <w:r w:rsidR="00145699">
          <w:rPr>
            <w:noProof/>
            <w:webHidden/>
          </w:rPr>
          <w:instrText xml:space="preserve"> PAGEREF _Toc156038863 \h </w:instrText>
        </w:r>
        <w:r w:rsidR="00145699">
          <w:rPr>
            <w:noProof/>
            <w:webHidden/>
          </w:rPr>
        </w:r>
        <w:r w:rsidR="00145699">
          <w:rPr>
            <w:noProof/>
            <w:webHidden/>
          </w:rPr>
          <w:fldChar w:fldCharType="separate"/>
        </w:r>
        <w:r w:rsidR="00145699">
          <w:rPr>
            <w:noProof/>
            <w:webHidden/>
          </w:rPr>
          <w:t>13</w:t>
        </w:r>
        <w:r w:rsidR="00145699">
          <w:rPr>
            <w:noProof/>
            <w:webHidden/>
          </w:rPr>
          <w:fldChar w:fldCharType="end"/>
        </w:r>
      </w:hyperlink>
    </w:p>
    <w:p w14:paraId="6E8B5BE3" w14:textId="5C154EF1" w:rsidR="00145699" w:rsidRDefault="00000000">
      <w:pPr>
        <w:pStyle w:val="TableofFigures"/>
        <w:tabs>
          <w:tab w:val="right" w:leader="dot" w:pos="9016"/>
        </w:tabs>
        <w:rPr>
          <w:rFonts w:eastAsiaTheme="minorEastAsia"/>
          <w:noProof/>
          <w:sz w:val="24"/>
          <w:szCs w:val="24"/>
          <w:lang w:val="en-MU" w:eastAsia="en-GB"/>
        </w:rPr>
      </w:pPr>
      <w:hyperlink w:anchor="_Toc156038864" w:history="1">
        <w:r w:rsidR="00145699" w:rsidRPr="002048E2">
          <w:rPr>
            <w:rStyle w:val="Hyperlink"/>
            <w:noProof/>
          </w:rPr>
          <w:t>Figure 5 - Database Table structure</w:t>
        </w:r>
        <w:r w:rsidR="00145699">
          <w:rPr>
            <w:noProof/>
            <w:webHidden/>
          </w:rPr>
          <w:tab/>
        </w:r>
        <w:r w:rsidR="00145699">
          <w:rPr>
            <w:noProof/>
            <w:webHidden/>
          </w:rPr>
          <w:fldChar w:fldCharType="begin"/>
        </w:r>
        <w:r w:rsidR="00145699">
          <w:rPr>
            <w:noProof/>
            <w:webHidden/>
          </w:rPr>
          <w:instrText xml:space="preserve"> PAGEREF _Toc156038864 \h </w:instrText>
        </w:r>
        <w:r w:rsidR="00145699">
          <w:rPr>
            <w:noProof/>
            <w:webHidden/>
          </w:rPr>
        </w:r>
        <w:r w:rsidR="00145699">
          <w:rPr>
            <w:noProof/>
            <w:webHidden/>
          </w:rPr>
          <w:fldChar w:fldCharType="separate"/>
        </w:r>
        <w:r w:rsidR="00145699">
          <w:rPr>
            <w:noProof/>
            <w:webHidden/>
          </w:rPr>
          <w:t>13</w:t>
        </w:r>
        <w:r w:rsidR="00145699">
          <w:rPr>
            <w:noProof/>
            <w:webHidden/>
          </w:rPr>
          <w:fldChar w:fldCharType="end"/>
        </w:r>
      </w:hyperlink>
    </w:p>
    <w:p w14:paraId="7350F817" w14:textId="4E2E03D3" w:rsidR="00145699" w:rsidRDefault="00000000">
      <w:pPr>
        <w:pStyle w:val="TableofFigures"/>
        <w:tabs>
          <w:tab w:val="right" w:leader="dot" w:pos="9016"/>
        </w:tabs>
        <w:rPr>
          <w:rFonts w:eastAsiaTheme="minorEastAsia"/>
          <w:noProof/>
          <w:sz w:val="24"/>
          <w:szCs w:val="24"/>
          <w:lang w:val="en-MU" w:eastAsia="en-GB"/>
        </w:rPr>
      </w:pPr>
      <w:hyperlink w:anchor="_Toc156038865" w:history="1">
        <w:r w:rsidR="00145699" w:rsidRPr="002048E2">
          <w:rPr>
            <w:rStyle w:val="Hyperlink"/>
            <w:noProof/>
          </w:rPr>
          <w:t>Figure 6 - Ethic form</w:t>
        </w:r>
        <w:r w:rsidR="00145699">
          <w:rPr>
            <w:noProof/>
            <w:webHidden/>
          </w:rPr>
          <w:tab/>
        </w:r>
        <w:r w:rsidR="00145699">
          <w:rPr>
            <w:noProof/>
            <w:webHidden/>
          </w:rPr>
          <w:fldChar w:fldCharType="begin"/>
        </w:r>
        <w:r w:rsidR="00145699">
          <w:rPr>
            <w:noProof/>
            <w:webHidden/>
          </w:rPr>
          <w:instrText xml:space="preserve"> PAGEREF _Toc156038865 \h </w:instrText>
        </w:r>
        <w:r w:rsidR="00145699">
          <w:rPr>
            <w:noProof/>
            <w:webHidden/>
          </w:rPr>
        </w:r>
        <w:r w:rsidR="00145699">
          <w:rPr>
            <w:noProof/>
            <w:webHidden/>
          </w:rPr>
          <w:fldChar w:fldCharType="separate"/>
        </w:r>
        <w:r w:rsidR="00145699">
          <w:rPr>
            <w:noProof/>
            <w:webHidden/>
          </w:rPr>
          <w:t>14</w:t>
        </w:r>
        <w:r w:rsidR="00145699">
          <w:rPr>
            <w:noProof/>
            <w:webHidden/>
          </w:rPr>
          <w:fldChar w:fldCharType="end"/>
        </w:r>
      </w:hyperlink>
    </w:p>
    <w:p w14:paraId="04A94262" w14:textId="0049E83E" w:rsidR="000B2DC1" w:rsidRDefault="00AD1E8D" w:rsidP="000B2DC1">
      <w:r>
        <w:fldChar w:fldCharType="end"/>
      </w:r>
    </w:p>
    <w:p w14:paraId="5E6DFB4D" w14:textId="77777777" w:rsidR="000B2DC1" w:rsidRDefault="000B2DC1" w:rsidP="000B2DC1"/>
    <w:p w14:paraId="316DD8AE" w14:textId="77777777" w:rsidR="000B2DC1" w:rsidRDefault="000B2DC1" w:rsidP="000B2DC1"/>
    <w:p w14:paraId="4B2962A8" w14:textId="77777777" w:rsidR="000B2DC1" w:rsidRDefault="000B2DC1" w:rsidP="000B2DC1"/>
    <w:p w14:paraId="4F18B5E3" w14:textId="77777777" w:rsidR="000B2DC1" w:rsidRPr="000B2DC1" w:rsidRDefault="000B2DC1" w:rsidP="000B2DC1"/>
    <w:p w14:paraId="53FEC4F7" w14:textId="77777777" w:rsidR="00736ADE" w:rsidRDefault="00736ADE" w:rsidP="00617E00">
      <w:pPr>
        <w:pStyle w:val="Heading1"/>
      </w:pPr>
    </w:p>
    <w:p w14:paraId="280388A3" w14:textId="77777777" w:rsidR="00736ADE" w:rsidRDefault="00736ADE" w:rsidP="00617E00">
      <w:pPr>
        <w:pStyle w:val="Heading1"/>
      </w:pPr>
    </w:p>
    <w:p w14:paraId="784312CB" w14:textId="77777777" w:rsidR="00D57563" w:rsidRDefault="00D57563" w:rsidP="00D57563"/>
    <w:p w14:paraId="4828BB57" w14:textId="77777777" w:rsidR="00D57563" w:rsidRDefault="00D57563" w:rsidP="00D57563"/>
    <w:p w14:paraId="31EF009C" w14:textId="77777777" w:rsidR="00D57563" w:rsidRDefault="00D57563" w:rsidP="00D57563"/>
    <w:p w14:paraId="0D28F54D" w14:textId="77777777" w:rsidR="00D57563" w:rsidRDefault="00D57563" w:rsidP="00D57563"/>
    <w:p w14:paraId="350FD5F7" w14:textId="77777777" w:rsidR="00D57563" w:rsidRDefault="00D57563" w:rsidP="00D57563"/>
    <w:p w14:paraId="2A437D63" w14:textId="77777777" w:rsidR="00D57563" w:rsidRDefault="00D57563" w:rsidP="00D57563"/>
    <w:p w14:paraId="40B33A36" w14:textId="77777777" w:rsidR="002F220A" w:rsidRDefault="002F220A" w:rsidP="00D57563"/>
    <w:p w14:paraId="6ED45629" w14:textId="77777777" w:rsidR="002F220A" w:rsidRDefault="002F220A" w:rsidP="00D57563"/>
    <w:p w14:paraId="6093CCFD" w14:textId="77777777" w:rsidR="002F220A" w:rsidRDefault="002F220A" w:rsidP="00D57563"/>
    <w:p w14:paraId="3B917A04" w14:textId="77777777" w:rsidR="002F220A" w:rsidRDefault="002F220A" w:rsidP="00D57563"/>
    <w:p w14:paraId="4EDFAE7A" w14:textId="77777777" w:rsidR="002F220A" w:rsidRDefault="002F220A" w:rsidP="00D57563"/>
    <w:p w14:paraId="67A078D8" w14:textId="77777777" w:rsidR="002F220A" w:rsidRPr="00D57563" w:rsidRDefault="002F220A" w:rsidP="00D57563"/>
    <w:p w14:paraId="61A171AC" w14:textId="531D9E9B" w:rsidR="00A15D9F" w:rsidRPr="00A15D9F" w:rsidRDefault="00617E00" w:rsidP="002F220A">
      <w:pPr>
        <w:pStyle w:val="Heading1"/>
      </w:pPr>
      <w:bookmarkStart w:id="1" w:name="_Toc156037974"/>
      <w:r>
        <w:lastRenderedPageBreak/>
        <w:t>Introduction</w:t>
      </w:r>
      <w:bookmarkEnd w:id="1"/>
    </w:p>
    <w:p w14:paraId="7F01EE50" w14:textId="1A0323E2" w:rsidR="00617E00" w:rsidRDefault="003B3A73" w:rsidP="003B3A73">
      <w:pPr>
        <w:pStyle w:val="Heading2"/>
      </w:pPr>
      <w:bookmarkStart w:id="2" w:name="_Toc156037975"/>
      <w:r>
        <w:t>Background</w:t>
      </w:r>
      <w:bookmarkEnd w:id="2"/>
    </w:p>
    <w:p w14:paraId="2CDE5059" w14:textId="2A5DA582" w:rsidR="00A15D9F" w:rsidRDefault="00A15D9F" w:rsidP="00A15D9F">
      <w:r>
        <w:t>Managing the accounting of a company is a long complex work but therefore “</w:t>
      </w:r>
      <w:r w:rsidRPr="008F2A15">
        <w:t>plays a significant role in the effective management process</w:t>
      </w:r>
      <w:r>
        <w:t xml:space="preserve"> </w:t>
      </w:r>
      <w:r>
        <w:fldChar w:fldCharType="begin"/>
      </w:r>
      <w:r w:rsidR="009E3A7B">
        <w:instrText xml:space="preserve"> ADDIN ZOTERO_ITEM CSL_CITATION {"citationID":"ib0WogCv","properties":{"formattedCitation":"(Alabdullah, 2019)","plainCitation":"(Alabdullah, 2019)","noteIndex":0},"citationItems":[{"id":"TssUVoex/9PY5LeJD","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fldChar w:fldCharType="separate"/>
      </w:r>
      <w:r w:rsidRPr="00AA59DE">
        <w:rPr>
          <w:rFonts w:ascii="Calibri" w:hAnsi="Calibri" w:cs="Calibri"/>
        </w:rPr>
        <w:t>(Alabdullah, 2019)</w:t>
      </w:r>
      <w:r>
        <w:fldChar w:fldCharType="end"/>
      </w:r>
      <w:r>
        <w:t xml:space="preserve">, and one of the tasks is to log all the differences expenses for varied reasons. Therefore, the only way is to manually extract and store all this information in their receipt paper, which represents repetitive work </w:t>
      </w:r>
      <w:r w:rsidR="00C46C0A">
        <w:t xml:space="preserve">and </w:t>
      </w:r>
      <w:r>
        <w:t xml:space="preserve">a big loss of time and energy which could be placed into more important tasks. </w:t>
      </w:r>
      <w:r w:rsidR="00C46C0A">
        <w:t xml:space="preserve">Moreover, </w:t>
      </w:r>
      <w:r w:rsidR="0083481F">
        <w:t xml:space="preserve">it </w:t>
      </w:r>
      <w:r w:rsidR="00F0229C">
        <w:t>represents</w:t>
      </w:r>
      <w:r w:rsidR="0083481F">
        <w:t xml:space="preserve"> also </w:t>
      </w:r>
      <w:r w:rsidR="00F0229C">
        <w:t>an</w:t>
      </w:r>
      <w:r w:rsidR="0083481F">
        <w:t xml:space="preserve"> important amount of paper which need to be store </w:t>
      </w:r>
      <w:r w:rsidR="00F0229C">
        <w:t xml:space="preserve">and represent a big quantity of paper that could be digitalize. </w:t>
      </w:r>
      <w:r>
        <w:t>A few solutions exist but nothing corresponding to the Mauritian market either professionally or personally but are limited and expensive.</w:t>
      </w:r>
      <w:r w:rsidR="008C33F9">
        <w:t xml:space="preserve"> To solve this </w:t>
      </w:r>
      <w:r w:rsidR="000530DA">
        <w:t xml:space="preserve">problem and accessible </w:t>
      </w:r>
      <w:r w:rsidR="00735EDD">
        <w:t>user-friendly</w:t>
      </w:r>
      <w:r w:rsidR="004B3D5F">
        <w:t xml:space="preserve"> receipt extractor power</w:t>
      </w:r>
      <w:r w:rsidR="007149D0">
        <w:t xml:space="preserve">ed by </w:t>
      </w:r>
      <w:r w:rsidR="00735EDD">
        <w:t>state-of-the-art</w:t>
      </w:r>
      <w:r w:rsidR="007149D0">
        <w:t xml:space="preserve"> </w:t>
      </w:r>
      <w:r w:rsidR="00735EDD">
        <w:t>technologies.</w:t>
      </w:r>
      <w:r w:rsidR="007149D0">
        <w:t xml:space="preserve"> </w:t>
      </w:r>
    </w:p>
    <w:p w14:paraId="3BFE04B2" w14:textId="77777777" w:rsidR="002F220A" w:rsidRPr="00A15D9F" w:rsidRDefault="002F220A" w:rsidP="00A15D9F"/>
    <w:p w14:paraId="67EEC17E" w14:textId="69C6D06B" w:rsidR="007A656E" w:rsidRDefault="007A656E" w:rsidP="007A656E">
      <w:pPr>
        <w:pStyle w:val="Heading2"/>
      </w:pPr>
      <w:bookmarkStart w:id="3" w:name="_Toc156037976"/>
      <w:r>
        <w:t>Deliverable</w:t>
      </w:r>
      <w:bookmarkEnd w:id="3"/>
    </w:p>
    <w:p w14:paraId="4992F72A" w14:textId="1DAD99C7" w:rsidR="005903EE" w:rsidRPr="005903EE" w:rsidRDefault="005903EE" w:rsidP="005903EE">
      <w:pPr>
        <w:pStyle w:val="Heading3"/>
      </w:pPr>
      <w:bookmarkStart w:id="4" w:name="_Toc156037977"/>
      <w:r>
        <w:t>Server-side</w:t>
      </w:r>
      <w:bookmarkEnd w:id="4"/>
    </w:p>
    <w:p w14:paraId="5739C73C" w14:textId="004C9BBF" w:rsidR="00BA1220" w:rsidRDefault="00BA1220" w:rsidP="00726DAF">
      <w:r>
        <w:t xml:space="preserve">The first </w:t>
      </w:r>
      <w:r w:rsidR="00726DAF">
        <w:t>deliverable</w:t>
      </w:r>
      <w:r>
        <w:t xml:space="preserve"> is the </w:t>
      </w:r>
      <w:r w:rsidR="005903EE">
        <w:t>server-side</w:t>
      </w:r>
      <w:r w:rsidR="004F3338">
        <w:t xml:space="preserve"> program </w:t>
      </w:r>
      <w:r w:rsidR="00726DAF">
        <w:t xml:space="preserve">containing the </w:t>
      </w:r>
      <w:r w:rsidR="0087507D">
        <w:t xml:space="preserve">Receipt extraction model </w:t>
      </w:r>
      <w:r w:rsidR="00734388">
        <w:t xml:space="preserve">which will extract the different part of the receipt to be extracted by </w:t>
      </w:r>
      <w:r w:rsidR="005903EE">
        <w:t>an</w:t>
      </w:r>
      <w:r w:rsidR="00734388">
        <w:t xml:space="preserve"> O</w:t>
      </w:r>
      <w:r w:rsidR="005903EE">
        <w:t>ptical Character Recognition (OCR)</w:t>
      </w:r>
      <w:r w:rsidR="000C403C">
        <w:t xml:space="preserve">. </w:t>
      </w:r>
      <w:r w:rsidR="00F27AEB">
        <w:t>Moreover,</w:t>
      </w:r>
      <w:r w:rsidR="000C403C">
        <w:t xml:space="preserve"> the server-side will manage the storage of the </w:t>
      </w:r>
      <w:r w:rsidR="006D098B">
        <w:t>extracted</w:t>
      </w:r>
      <w:r w:rsidR="000C403C">
        <w:t xml:space="preserve"> data </w:t>
      </w:r>
      <w:r w:rsidR="006D098B">
        <w:t xml:space="preserve">and manage the communication with the </w:t>
      </w:r>
      <w:r w:rsidR="00F27AEB">
        <w:t>client-side</w:t>
      </w:r>
      <w:r w:rsidR="006D098B">
        <w:t xml:space="preserve"> </w:t>
      </w:r>
      <w:r w:rsidR="00F27AEB">
        <w:t>application.</w:t>
      </w:r>
    </w:p>
    <w:p w14:paraId="6F13F6E4" w14:textId="3651EA71" w:rsidR="00F46A21" w:rsidRDefault="00F46A21" w:rsidP="003A4843">
      <w:pPr>
        <w:pStyle w:val="Heading3"/>
      </w:pPr>
      <w:bookmarkStart w:id="5" w:name="_Toc156037978"/>
      <w:r>
        <w:t>Mobile Application</w:t>
      </w:r>
      <w:bookmarkEnd w:id="5"/>
    </w:p>
    <w:p w14:paraId="17953510" w14:textId="7A7D547D" w:rsidR="003A4843" w:rsidRPr="003A4843" w:rsidRDefault="003A4843" w:rsidP="003A4843">
      <w:r>
        <w:t xml:space="preserve">The second deliverable is a mobile application which will </w:t>
      </w:r>
      <w:r w:rsidR="00124609">
        <w:t xml:space="preserve">represent the gateway of the user to the different feature of the Receipt </w:t>
      </w:r>
      <w:r w:rsidR="00915114">
        <w:t>E</w:t>
      </w:r>
      <w:r w:rsidR="00124609">
        <w:t>xtraction</w:t>
      </w:r>
      <w:r w:rsidR="00915114">
        <w:t xml:space="preserve">. It will serve to communicate </w:t>
      </w:r>
      <w:r w:rsidR="00F42ADC">
        <w:t xml:space="preserve">with the server </w:t>
      </w:r>
      <w:r w:rsidR="00F0271B">
        <w:t xml:space="preserve">and send the picture of the receipt to the model extractor, retrieve the old receipt data, generate the different </w:t>
      </w:r>
      <w:r w:rsidR="005208D1">
        <w:t>analytics</w:t>
      </w:r>
      <w:r w:rsidR="00F0271B">
        <w:t xml:space="preserve"> </w:t>
      </w:r>
      <w:r w:rsidR="00763429">
        <w:t>and allow the user to correct the</w:t>
      </w:r>
      <w:r w:rsidR="00AD0529">
        <w:t xml:space="preserve"> extracted data before storing into </w:t>
      </w:r>
      <w:r w:rsidR="00F3313D">
        <w:t>the database.</w:t>
      </w:r>
    </w:p>
    <w:p w14:paraId="5CFDEF4D" w14:textId="77777777" w:rsidR="00194D95" w:rsidRPr="00194D95" w:rsidRDefault="00194D95" w:rsidP="00194D95"/>
    <w:p w14:paraId="7B73824C" w14:textId="5C0D89AE" w:rsidR="000F252D" w:rsidRPr="000F252D" w:rsidRDefault="00705138" w:rsidP="002F220A">
      <w:pPr>
        <w:pStyle w:val="Heading1"/>
      </w:pPr>
      <w:bookmarkStart w:id="6" w:name="_Toc156037979"/>
      <w:r>
        <w:t>Literature Review</w:t>
      </w:r>
      <w:bookmarkEnd w:id="6"/>
    </w:p>
    <w:p w14:paraId="15E25965" w14:textId="6A1A1C1F" w:rsidR="00B67E83" w:rsidRDefault="00B67E83" w:rsidP="00B67E83">
      <w:pPr>
        <w:pStyle w:val="Heading2"/>
      </w:pPr>
      <w:bookmarkStart w:id="7" w:name="_Toc156037980"/>
      <w:r>
        <w:t>Receipt Extractor</w:t>
      </w:r>
      <w:bookmarkEnd w:id="7"/>
    </w:p>
    <w:p w14:paraId="58217699" w14:textId="6A45AFE7" w:rsidR="00CA3C0E" w:rsidRDefault="00476FAE" w:rsidP="000A0D36">
      <w:pPr>
        <w:pStyle w:val="Heading3"/>
      </w:pPr>
      <w:bookmarkStart w:id="8" w:name="_Toc156037981"/>
      <w:r>
        <w:t xml:space="preserve">Paper 1 - </w:t>
      </w:r>
      <w:r w:rsidR="00B32B10" w:rsidRPr="00B32B10">
        <w:t>Utilize OCR text to extract receipt data and classify receipts with common Machine Learning algorithms.</w:t>
      </w:r>
      <w:bookmarkEnd w:id="8"/>
    </w:p>
    <w:p w14:paraId="3B1A8317" w14:textId="611CBCAA" w:rsidR="00CA3C0E" w:rsidRDefault="00152C67" w:rsidP="00CA3C0E">
      <w:r>
        <w:t xml:space="preserve">This study </w:t>
      </w:r>
      <w:r w:rsidR="003469AE">
        <w:t xml:space="preserve">made by Joel Odd and Emil </w:t>
      </w:r>
      <w:r w:rsidR="004C7400">
        <w:t>T</w:t>
      </w:r>
      <w:r w:rsidR="003469AE">
        <w:t>heologou</w:t>
      </w:r>
      <w:r w:rsidR="004C7400">
        <w:t xml:space="preserve"> </w:t>
      </w:r>
      <w:r w:rsidR="00732C83">
        <w:t>research and develop on “</w:t>
      </w:r>
      <w:r w:rsidR="00732C83" w:rsidRPr="00732C83">
        <w:t>investigated if it was feasible to use machine learning tools on OCR extracted text data to classify receipts and extract specific data points</w:t>
      </w:r>
      <w:r w:rsidR="00732C83">
        <w:t xml:space="preserve">” </w:t>
      </w:r>
      <w:r w:rsidR="00F27187">
        <w:fldChar w:fldCharType="begin"/>
      </w:r>
      <w:r w:rsidR="007B1345">
        <w:instrText xml:space="preserve"> ADDIN ZOTERO_ITEM CSL_CITATION {"citationID":"ph0sb1Es","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27187">
        <w:fldChar w:fldCharType="separate"/>
      </w:r>
      <w:r w:rsidR="007B1345">
        <w:rPr>
          <w:noProof/>
        </w:rPr>
        <w:t>(Odd and Theologou, 2018)</w:t>
      </w:r>
      <w:r w:rsidR="00F27187">
        <w:fldChar w:fldCharType="end"/>
      </w:r>
      <w:r w:rsidR="007B1345">
        <w:t xml:space="preserve">. </w:t>
      </w:r>
    </w:p>
    <w:p w14:paraId="3817C780" w14:textId="77777777" w:rsidR="00092D9B" w:rsidRDefault="00092D9B" w:rsidP="00CA3C0E"/>
    <w:p w14:paraId="50BFB85B" w14:textId="77777777" w:rsidR="00FE461A" w:rsidRDefault="00093C89" w:rsidP="004A4F45">
      <w:pPr>
        <w:pStyle w:val="Heading1"/>
      </w:pPr>
      <w:r w:rsidRPr="00093C89">
        <w:rPr>
          <w:noProof/>
        </w:rPr>
        <w:lastRenderedPageBreak/>
        <w:drawing>
          <wp:inline distT="0" distB="0" distL="0" distR="0" wp14:anchorId="14AF6ACE" wp14:editId="79A200CA">
            <wp:extent cx="5731510" cy="5628640"/>
            <wp:effectExtent l="0" t="0" r="0" b="0"/>
            <wp:docPr id="1640243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3449" name=""/>
                    <pic:cNvPicPr/>
                  </pic:nvPicPr>
                  <pic:blipFill>
                    <a:blip r:embed="rId9"/>
                    <a:stretch>
                      <a:fillRect/>
                    </a:stretch>
                  </pic:blipFill>
                  <pic:spPr>
                    <a:xfrm>
                      <a:off x="0" y="0"/>
                      <a:ext cx="5731510" cy="5628640"/>
                    </a:xfrm>
                    <a:prstGeom prst="rect">
                      <a:avLst/>
                    </a:prstGeom>
                  </pic:spPr>
                </pic:pic>
              </a:graphicData>
            </a:graphic>
          </wp:inline>
        </w:drawing>
      </w:r>
    </w:p>
    <w:p w14:paraId="6F426F98" w14:textId="6D4247E9" w:rsidR="00093C89" w:rsidRDefault="00FE461A" w:rsidP="00FE461A">
      <w:pPr>
        <w:pStyle w:val="Caption"/>
      </w:pPr>
      <w:bookmarkStart w:id="9" w:name="_Toc156038851"/>
      <w:r>
        <w:t xml:space="preserve">Table </w:t>
      </w:r>
      <w:r>
        <w:fldChar w:fldCharType="begin"/>
      </w:r>
      <w:r>
        <w:instrText xml:space="preserve"> SEQ Table \* ARABIC </w:instrText>
      </w:r>
      <w:r>
        <w:fldChar w:fldCharType="separate"/>
      </w:r>
      <w:r w:rsidR="001C3F78">
        <w:rPr>
          <w:noProof/>
        </w:rPr>
        <w:t>1</w:t>
      </w:r>
      <w:r>
        <w:fldChar w:fldCharType="end"/>
      </w:r>
      <w:r>
        <w:t xml:space="preserve"> - </w:t>
      </w:r>
      <w:r w:rsidR="00A21EDF">
        <w:t>A</w:t>
      </w:r>
      <w:r>
        <w:t xml:space="preserve">dvantage and </w:t>
      </w:r>
      <w:r w:rsidR="00A21EDF">
        <w:t>L</w:t>
      </w:r>
      <w:r>
        <w:t>imitation of technology used in "</w:t>
      </w:r>
      <w:r w:rsidRPr="008D1203">
        <w:t>Utilize OCR text to extract receipt data and classify receipts with common Machine Learning algorithms</w:t>
      </w:r>
      <w:r>
        <w:t>" written by Odd and Theologou</w:t>
      </w:r>
      <w:bookmarkEnd w:id="9"/>
    </w:p>
    <w:p w14:paraId="642E232C" w14:textId="12E69393" w:rsidR="00FE0035" w:rsidRPr="00E467D9" w:rsidRDefault="00AE11A2" w:rsidP="00CA3C0E">
      <w:r>
        <w:t xml:space="preserve">Has showed in the </w:t>
      </w:r>
      <w:r w:rsidR="002A7C80">
        <w:t>table</w:t>
      </w:r>
      <w:r w:rsidR="006B1C9F">
        <w:rPr>
          <w:color w:val="FF0000"/>
        </w:rPr>
        <w:t xml:space="preserve"> </w:t>
      </w:r>
      <w:r w:rsidR="006B1C9F" w:rsidRPr="006B1C9F">
        <w:t>1</w:t>
      </w:r>
      <w:r w:rsidR="00E467D9" w:rsidRPr="00E467D9">
        <w:t xml:space="preserve">, </w:t>
      </w:r>
      <w:r w:rsidR="00662B3C">
        <w:t xml:space="preserve">it is showed that two </w:t>
      </w:r>
      <w:r w:rsidR="00E85741">
        <w:t>elements</w:t>
      </w:r>
      <w:r w:rsidR="00FD2173">
        <w:t xml:space="preserve"> compose the receipt extractor, the Machine learning model and the </w:t>
      </w:r>
      <w:r w:rsidR="00D406A5">
        <w:t>Optical Character Re</w:t>
      </w:r>
      <w:r w:rsidR="00C07003">
        <w:t>cognition (OCR) and that for these elements multiple</w:t>
      </w:r>
      <w:r w:rsidR="00017FC0">
        <w:t xml:space="preserve"> technologies were tested</w:t>
      </w:r>
      <w:r w:rsidR="00BC31EB">
        <w:t>.</w:t>
      </w:r>
      <w:r w:rsidR="00E36E3F">
        <w:t xml:space="preserve"> For the OCR, </w:t>
      </w:r>
      <w:r w:rsidR="00D36517">
        <w:t xml:space="preserve">we have the Azure </w:t>
      </w:r>
      <w:r w:rsidR="009D4B86">
        <w:t>Computer</w:t>
      </w:r>
      <w:r w:rsidR="00D36517">
        <w:t xml:space="preserve"> Vision APIU and Google</w:t>
      </w:r>
      <w:r w:rsidR="009D4B86">
        <w:t xml:space="preserve"> Drive Rest API </w:t>
      </w:r>
      <w:r w:rsidR="00860C86">
        <w:t xml:space="preserve">which are </w:t>
      </w:r>
      <w:r w:rsidR="00FE0035">
        <w:t>efficient</w:t>
      </w:r>
      <w:r w:rsidR="00860C86">
        <w:t xml:space="preserve"> but are third party dependent </w:t>
      </w:r>
      <w:r w:rsidR="001B05B6">
        <w:t xml:space="preserve">and </w:t>
      </w:r>
      <w:r w:rsidR="008368DF">
        <w:t xml:space="preserve">may require </w:t>
      </w:r>
      <w:r w:rsidR="00F83D33">
        <w:t>data processing,</w:t>
      </w:r>
      <w:r w:rsidR="002C7267">
        <w:t xml:space="preserve"> on the other hand</w:t>
      </w:r>
      <w:r w:rsidR="00954EC1">
        <w:t xml:space="preserve"> tesseract OCR </w:t>
      </w:r>
      <w:r w:rsidR="00523D56">
        <w:t>offer</w:t>
      </w:r>
      <w:r w:rsidR="00084F43">
        <w:t xml:space="preserve"> local deployment advantage</w:t>
      </w:r>
      <w:r w:rsidR="00B459AA">
        <w:t xml:space="preserve"> </w:t>
      </w:r>
      <w:r w:rsidR="00BB13BB">
        <w:t xml:space="preserve">and result more quickly but </w:t>
      </w:r>
      <w:r w:rsidR="00FE0035">
        <w:t xml:space="preserve">not has efficient. For </w:t>
      </w:r>
      <w:r w:rsidR="00EC62FF">
        <w:t xml:space="preserve">the machine learning model </w:t>
      </w:r>
      <w:r w:rsidR="00F74411">
        <w:t xml:space="preserve">two </w:t>
      </w:r>
      <w:r w:rsidR="00D7073F">
        <w:t>techn</w:t>
      </w:r>
      <w:r w:rsidR="00F81E0B">
        <w:t>ologies were teste</w:t>
      </w:r>
      <w:r w:rsidR="00C9168A">
        <w:t>d</w:t>
      </w:r>
      <w:r w:rsidR="00E25B7F">
        <w:t>, the Custom N-Gram</w:t>
      </w:r>
      <w:r w:rsidR="00E83F8A">
        <w:t xml:space="preserve"> Model which is </w:t>
      </w:r>
      <w:r w:rsidR="005D1314">
        <w:t>dedicated</w:t>
      </w:r>
      <w:r w:rsidR="00E83F8A">
        <w:t xml:space="preserve"> to the purpose with </w:t>
      </w:r>
      <w:r w:rsidR="005D1314">
        <w:t xml:space="preserve">efficient classifying </w:t>
      </w:r>
      <w:r w:rsidR="00FC69EA">
        <w:t xml:space="preserve">and share the same </w:t>
      </w:r>
      <w:r w:rsidR="00D4662A">
        <w:t>weakness ha</w:t>
      </w:r>
      <w:r w:rsidR="005B1E56">
        <w:t>s</w:t>
      </w:r>
      <w:r w:rsidR="00D4662A">
        <w:t xml:space="preserve"> the Scikit-learn </w:t>
      </w:r>
      <w:r w:rsidR="005B1E56">
        <w:t>which is the generalization problem</w:t>
      </w:r>
      <w:r w:rsidR="00325B67">
        <w:t xml:space="preserve"> due to a small dataset.</w:t>
      </w:r>
    </w:p>
    <w:p w14:paraId="7B999F08" w14:textId="77777777" w:rsidR="000A0D36" w:rsidRDefault="000A0D36" w:rsidP="00D97ACD">
      <w:pPr>
        <w:tabs>
          <w:tab w:val="left" w:pos="2202"/>
        </w:tabs>
      </w:pPr>
    </w:p>
    <w:p w14:paraId="720BEDF1" w14:textId="0E7A0EE2" w:rsidR="00A4396F" w:rsidRPr="00A4396F" w:rsidRDefault="00F9312F" w:rsidP="00D97ACD">
      <w:pPr>
        <w:tabs>
          <w:tab w:val="left" w:pos="2202"/>
        </w:tabs>
      </w:pPr>
      <w:r>
        <w:tab/>
      </w:r>
    </w:p>
    <w:p w14:paraId="13BED5EB" w14:textId="62196A60" w:rsidR="00D97ACD" w:rsidRDefault="000A531B" w:rsidP="000A0D36">
      <w:pPr>
        <w:pStyle w:val="Heading3"/>
      </w:pPr>
      <w:bookmarkStart w:id="10" w:name="_Toc156037982"/>
      <w:r>
        <w:lastRenderedPageBreak/>
        <w:t xml:space="preserve">Paper 2 - </w:t>
      </w:r>
      <w:r w:rsidRPr="000A531B">
        <w:t xml:space="preserve">Information Extraction </w:t>
      </w:r>
      <w:r w:rsidR="004942E0" w:rsidRPr="000A531B">
        <w:t>from</w:t>
      </w:r>
      <w:r w:rsidRPr="000A531B">
        <w:t xml:space="preserve"> Scanned Invoices using Machine Learning, OCR and Spatial Feature Mapping Techniques</w:t>
      </w:r>
      <w:bookmarkEnd w:id="10"/>
    </w:p>
    <w:p w14:paraId="09D25F50" w14:textId="58DF008D" w:rsidR="00D97ACD" w:rsidRDefault="00D97ACD" w:rsidP="00A4396F">
      <w:r>
        <w:t xml:space="preserve">For the </w:t>
      </w:r>
      <w:r w:rsidR="00A12FBE">
        <w:t xml:space="preserve">research paper </w:t>
      </w:r>
      <w:r w:rsidR="00673C56">
        <w:t>made by</w:t>
      </w:r>
      <w:r w:rsidR="00A7288D">
        <w:t xml:space="preserve"> W.B. Darsha which</w:t>
      </w:r>
      <w:r w:rsidR="008A2039">
        <w:t xml:space="preserve"> solve the fooling problem “</w:t>
      </w:r>
      <w:r w:rsidR="001A4973" w:rsidRPr="001A4973">
        <w:t>Extracting information from scanned invoices (images) is a challenging task</w:t>
      </w:r>
      <w:r w:rsidR="001A4973">
        <w:t>”</w:t>
      </w:r>
      <w:r w:rsidR="001A4973">
        <w:fldChar w:fldCharType="begin"/>
      </w:r>
      <w:r w:rsidR="001A4973">
        <w:instrText xml:space="preserve"> ADDIN ZOTERO_ITEM CSL_CITATION {"citationID":"qmowmo9N","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A4973">
        <w:fldChar w:fldCharType="separate"/>
      </w:r>
      <w:r w:rsidR="001A4973">
        <w:rPr>
          <w:noProof/>
        </w:rPr>
        <w:t>(Darsha, 2023)</w:t>
      </w:r>
      <w:r w:rsidR="001A4973">
        <w:fldChar w:fldCharType="end"/>
      </w:r>
      <w:r w:rsidR="00D57D1D">
        <w:t xml:space="preserve"> </w:t>
      </w:r>
      <w:r w:rsidR="00C3195C">
        <w:t>using an model and a OCR</w:t>
      </w:r>
      <w:r w:rsidR="00C030EE">
        <w:t>.</w:t>
      </w:r>
    </w:p>
    <w:p w14:paraId="6D6F9315" w14:textId="77777777" w:rsidR="00C030EE" w:rsidRDefault="00C030EE" w:rsidP="00A4396F"/>
    <w:p w14:paraId="2C42DD03" w14:textId="77777777" w:rsidR="00A21EDF" w:rsidRDefault="00D74614" w:rsidP="00A21EDF">
      <w:pPr>
        <w:keepNext/>
      </w:pPr>
      <w:r w:rsidRPr="00D74614">
        <w:rPr>
          <w:noProof/>
        </w:rPr>
        <w:drawing>
          <wp:inline distT="0" distB="0" distL="0" distR="0" wp14:anchorId="42966D74" wp14:editId="5F77379E">
            <wp:extent cx="5731510" cy="1771015"/>
            <wp:effectExtent l="0" t="0" r="0" b="0"/>
            <wp:docPr id="3206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32201" name=""/>
                    <pic:cNvPicPr/>
                  </pic:nvPicPr>
                  <pic:blipFill>
                    <a:blip r:embed="rId10"/>
                    <a:stretch>
                      <a:fillRect/>
                    </a:stretch>
                  </pic:blipFill>
                  <pic:spPr>
                    <a:xfrm>
                      <a:off x="0" y="0"/>
                      <a:ext cx="5731510" cy="1771015"/>
                    </a:xfrm>
                    <a:prstGeom prst="rect">
                      <a:avLst/>
                    </a:prstGeom>
                  </pic:spPr>
                </pic:pic>
              </a:graphicData>
            </a:graphic>
          </wp:inline>
        </w:drawing>
      </w:r>
    </w:p>
    <w:p w14:paraId="20B40E98" w14:textId="256DBFC1" w:rsidR="00D74614" w:rsidRDefault="00A21EDF" w:rsidP="00A21EDF">
      <w:pPr>
        <w:pStyle w:val="Caption"/>
      </w:pPr>
      <w:bookmarkStart w:id="11" w:name="_Toc156038852"/>
      <w:r>
        <w:t xml:space="preserve">Table </w:t>
      </w:r>
      <w:r>
        <w:fldChar w:fldCharType="begin"/>
      </w:r>
      <w:r>
        <w:instrText xml:space="preserve"> SEQ Table \* ARABIC </w:instrText>
      </w:r>
      <w:r>
        <w:fldChar w:fldCharType="separate"/>
      </w:r>
      <w:r w:rsidR="001C3F78">
        <w:rPr>
          <w:noProof/>
        </w:rPr>
        <w:t>2</w:t>
      </w:r>
      <w:r>
        <w:fldChar w:fldCharType="end"/>
      </w:r>
      <w:r>
        <w:t xml:space="preserve"> - Advantage and Limitation of technologies used in "</w:t>
      </w:r>
      <w:r w:rsidRPr="00440017">
        <w:t>Information Extraction from Scanned Invoices using Machine Learning, OCR and Spatial Feature Mapping Techniques</w:t>
      </w:r>
      <w:r>
        <w:t xml:space="preserve">" written by </w:t>
      </w:r>
      <w:r w:rsidR="00440017">
        <w:t>Darsha.</w:t>
      </w:r>
      <w:bookmarkEnd w:id="11"/>
    </w:p>
    <w:p w14:paraId="44C7FA2A" w14:textId="0025AEF6" w:rsidR="005744D1" w:rsidRDefault="007B6515" w:rsidP="00A4396F">
      <w:r>
        <w:t>Has showed in Table 2</w:t>
      </w:r>
      <w:r w:rsidR="00CC6E22">
        <w:t xml:space="preserve">, </w:t>
      </w:r>
      <w:r w:rsidR="00625B37">
        <w:t>this paper used the YOLO</w:t>
      </w:r>
      <w:r w:rsidR="00853CA8">
        <w:t xml:space="preserve"> object det</w:t>
      </w:r>
      <w:r w:rsidR="00684B68">
        <w:t>e</w:t>
      </w:r>
      <w:r w:rsidR="00853CA8">
        <w:t>ction (You Only look Once)</w:t>
      </w:r>
      <w:r w:rsidR="00615F4C">
        <w:t xml:space="preserve"> to identify the</w:t>
      </w:r>
      <w:r w:rsidR="00C30765">
        <w:t xml:space="preserve"> different aspect of the receipt follow</w:t>
      </w:r>
      <w:r w:rsidR="00BD6AD3">
        <w:t xml:space="preserve"> by the usage of the </w:t>
      </w:r>
      <w:r w:rsidR="005C4DF4">
        <w:t xml:space="preserve">Tesseract OCR </w:t>
      </w:r>
      <w:r w:rsidR="0010116E">
        <w:t xml:space="preserve">mentioned in the earlier </w:t>
      </w:r>
      <w:r w:rsidR="001B47F6">
        <w:t>section of the Literature</w:t>
      </w:r>
      <w:r w:rsidR="00952F27">
        <w:t xml:space="preserve"> </w:t>
      </w:r>
      <w:r w:rsidR="001B47F6">
        <w:t>Review.</w:t>
      </w:r>
      <w:r w:rsidR="00952F27">
        <w:t xml:space="preserve"> </w:t>
      </w:r>
      <w:r w:rsidR="00F27B10">
        <w:t>The YOLO model</w:t>
      </w:r>
      <w:r w:rsidR="00F66FA3">
        <w:t xml:space="preserve"> </w:t>
      </w:r>
      <w:r w:rsidR="00F27B10">
        <w:t xml:space="preserve">can be </w:t>
      </w:r>
      <w:r w:rsidR="00F66FA3">
        <w:t>easily</w:t>
      </w:r>
      <w:r w:rsidR="00F27B10">
        <w:t xml:space="preserve"> call and train through the import of </w:t>
      </w:r>
      <w:r w:rsidR="00F66FA3">
        <w:t>Ultralitic</w:t>
      </w:r>
      <w:r w:rsidR="00577934">
        <w:t>s</w:t>
      </w:r>
      <w:r w:rsidR="00F66FA3">
        <w:t xml:space="preserve"> python package.</w:t>
      </w:r>
    </w:p>
    <w:p w14:paraId="0529FF91" w14:textId="77777777" w:rsidR="00D97ACD" w:rsidRPr="00A4396F" w:rsidRDefault="00D97ACD" w:rsidP="00A4396F"/>
    <w:p w14:paraId="33CEB42C" w14:textId="46A31417" w:rsidR="00A4396F" w:rsidRDefault="00BE4B19" w:rsidP="000A0D36">
      <w:pPr>
        <w:pStyle w:val="Heading3"/>
      </w:pPr>
      <w:bookmarkStart w:id="12" w:name="_Toc156037983"/>
      <w:r>
        <w:t xml:space="preserve">Paper 3 - </w:t>
      </w:r>
      <w:r w:rsidRPr="00BE4B19">
        <w:t>Computer Vision for Document Image Analysis and Text Extraction</w:t>
      </w:r>
      <w:bookmarkEnd w:id="12"/>
    </w:p>
    <w:p w14:paraId="43416864" w14:textId="46862B80" w:rsidR="00250D39" w:rsidRDefault="00250D39" w:rsidP="00A4396F">
      <w:r>
        <w:t>This study</w:t>
      </w:r>
      <w:r w:rsidR="00260F06">
        <w:t xml:space="preserve"> has for purpose to “</w:t>
      </w:r>
      <w:r w:rsidR="00072337" w:rsidRPr="00072337">
        <w:t>investigates in</w:t>
      </w:r>
      <w:r w:rsidR="00B60C76">
        <w:t xml:space="preserve"> </w:t>
      </w:r>
      <w:r w:rsidR="00072337" w:rsidRPr="00072337">
        <w:t>depth a major component used in Document Image Processing known as Optical Character Recognition (OCR).</w:t>
      </w:r>
      <w:r w:rsidR="00072337">
        <w:t>”</w:t>
      </w:r>
      <w:r w:rsidR="005A6F69">
        <w:fldChar w:fldCharType="begin"/>
      </w:r>
      <w:r w:rsidR="005A6F69">
        <w:instrText xml:space="preserve"> ADDIN ZOTERO_ITEM CSL_CITATION {"citationID":"BHg87WFM","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ﬀordable solution for modern OCR needs.","language":"en","source":"Zotero","title":"Computer Vision for Document Image Analysis and Text Extraction","author":[{"family":"Benchekroun","given":"Omar"}],"issued":{"date-parts":[["2022"]]}}}],"schema":"https://github.com/citation-style-language/schema/raw/master/csl-citation.json"} </w:instrText>
      </w:r>
      <w:r w:rsidR="005A6F69">
        <w:fldChar w:fldCharType="separate"/>
      </w:r>
      <w:r w:rsidR="005A6F69">
        <w:rPr>
          <w:noProof/>
        </w:rPr>
        <w:t>(Benchekroun, 2022)</w:t>
      </w:r>
      <w:r w:rsidR="005A6F69">
        <w:fldChar w:fldCharType="end"/>
      </w:r>
      <w:r w:rsidR="00871829">
        <w:t xml:space="preserve">, it hasn’t the same goal but </w:t>
      </w:r>
      <w:r w:rsidR="00E47E6A">
        <w:t xml:space="preserve">share the same step of </w:t>
      </w:r>
      <w:r w:rsidR="006C1049">
        <w:t>analysis and text extraction</w:t>
      </w:r>
      <w:r w:rsidR="00FB3DB0">
        <w:t xml:space="preserve"> with a study using </w:t>
      </w:r>
      <w:r w:rsidR="00B60C76">
        <w:t>synthesis data.</w:t>
      </w:r>
      <w:r w:rsidR="006C1049">
        <w:t>.</w:t>
      </w:r>
    </w:p>
    <w:p w14:paraId="6D389B36" w14:textId="77777777" w:rsidR="006C1049" w:rsidRDefault="006C1049" w:rsidP="00A4396F"/>
    <w:p w14:paraId="4D971AF2" w14:textId="77777777" w:rsidR="00A21EDF" w:rsidRDefault="004679A4" w:rsidP="00A21EDF">
      <w:pPr>
        <w:keepNext/>
      </w:pPr>
      <w:r w:rsidRPr="004679A4">
        <w:rPr>
          <w:noProof/>
        </w:rPr>
        <w:drawing>
          <wp:inline distT="0" distB="0" distL="0" distR="0" wp14:anchorId="522E89E3" wp14:editId="22A7A3A5">
            <wp:extent cx="5727559" cy="2203200"/>
            <wp:effectExtent l="0" t="0" r="635" b="0"/>
            <wp:docPr id="1785318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18515" name=""/>
                    <pic:cNvPicPr/>
                  </pic:nvPicPr>
                  <pic:blipFill>
                    <a:blip r:embed="rId11"/>
                    <a:stretch>
                      <a:fillRect/>
                    </a:stretch>
                  </pic:blipFill>
                  <pic:spPr>
                    <a:xfrm>
                      <a:off x="0" y="0"/>
                      <a:ext cx="5727559" cy="2203200"/>
                    </a:xfrm>
                    <a:prstGeom prst="rect">
                      <a:avLst/>
                    </a:prstGeom>
                  </pic:spPr>
                </pic:pic>
              </a:graphicData>
            </a:graphic>
          </wp:inline>
        </w:drawing>
      </w:r>
    </w:p>
    <w:p w14:paraId="68DB20A4" w14:textId="40D0B264" w:rsidR="00A90AE7" w:rsidRDefault="00A21EDF" w:rsidP="00A21EDF">
      <w:pPr>
        <w:pStyle w:val="Caption"/>
      </w:pPr>
      <w:bookmarkStart w:id="13" w:name="_Toc156038853"/>
      <w:r>
        <w:t xml:space="preserve">Table </w:t>
      </w:r>
      <w:r>
        <w:fldChar w:fldCharType="begin"/>
      </w:r>
      <w:r>
        <w:instrText xml:space="preserve"> SEQ Table \* ARABIC </w:instrText>
      </w:r>
      <w:r>
        <w:fldChar w:fldCharType="separate"/>
      </w:r>
      <w:r w:rsidR="001C3F78">
        <w:rPr>
          <w:noProof/>
        </w:rPr>
        <w:t>3</w:t>
      </w:r>
      <w:r>
        <w:fldChar w:fldCharType="end"/>
      </w:r>
      <w:r>
        <w:t xml:space="preserve"> - Advantage and Limitation of technologies used in "</w:t>
      </w:r>
      <w:r w:rsidRPr="00440017">
        <w:t>Computer Vision for Document Image Analysis and Text Extraction</w:t>
      </w:r>
      <w:r>
        <w:t xml:space="preserve">" written by </w:t>
      </w:r>
      <w:r w:rsidR="000A0D36">
        <w:t>Benchekrou.</w:t>
      </w:r>
      <w:bookmarkEnd w:id="13"/>
    </w:p>
    <w:p w14:paraId="6485DB9D" w14:textId="2C6590E9" w:rsidR="00A4396F" w:rsidRPr="00A4396F" w:rsidRDefault="00381C2A" w:rsidP="00A4396F">
      <w:r>
        <w:t xml:space="preserve">The study </w:t>
      </w:r>
      <w:r w:rsidR="004753CF">
        <w:t xml:space="preserve">experiments on the </w:t>
      </w:r>
      <w:r w:rsidR="004D7FB5">
        <w:t>usage have</w:t>
      </w:r>
      <w:r w:rsidR="00736ED8">
        <w:t xml:space="preserve"> showed in table 3 </w:t>
      </w:r>
      <w:r w:rsidR="004753CF">
        <w:t xml:space="preserve">of two </w:t>
      </w:r>
      <w:r w:rsidR="00736ED8">
        <w:t>OCR</w:t>
      </w:r>
      <w:r w:rsidR="005B01D3">
        <w:t xml:space="preserve"> within the use synthetic data</w:t>
      </w:r>
      <w:r w:rsidR="000C6FCA">
        <w:t xml:space="preserve"> which improve of 24</w:t>
      </w:r>
      <w:r w:rsidR="00EC156C">
        <w:t>% bringing the accuracy on non-handwritten</w:t>
      </w:r>
      <w:r w:rsidR="00E24BD4">
        <w:t xml:space="preserve"> to 97</w:t>
      </w:r>
      <w:r w:rsidR="004C4797">
        <w:t xml:space="preserve">%, giving also a </w:t>
      </w:r>
      <w:r w:rsidR="004D7FB5">
        <w:t>solution</w:t>
      </w:r>
      <w:r w:rsidR="004C4797">
        <w:t xml:space="preserve"> for </w:t>
      </w:r>
      <w:r w:rsidR="004C4797">
        <w:lastRenderedPageBreak/>
        <w:t xml:space="preserve">handwriting with </w:t>
      </w:r>
      <w:r w:rsidR="00843701">
        <w:t xml:space="preserve">CNN+Transformer architecture which in our project is not </w:t>
      </w:r>
      <w:r w:rsidR="00410FCC">
        <w:t>relevant since the main data will be</w:t>
      </w:r>
      <w:r w:rsidR="004D7FB5">
        <w:t xml:space="preserve"> </w:t>
      </w:r>
      <w:r w:rsidR="00410FCC">
        <w:t xml:space="preserve">printed. </w:t>
      </w:r>
      <w:r w:rsidR="004D7FB5">
        <w:t>Furthermore,</w:t>
      </w:r>
      <w:r w:rsidR="00410FCC">
        <w:t xml:space="preserve"> the usage of </w:t>
      </w:r>
      <w:r w:rsidR="004D7FB5">
        <w:t xml:space="preserve">synthetic data since promising </w:t>
      </w:r>
      <w:r w:rsidR="009F6D8A">
        <w:t xml:space="preserve">to increase the training </w:t>
      </w:r>
      <w:r w:rsidR="009F075E">
        <w:t xml:space="preserve">dataset </w:t>
      </w:r>
      <w:r w:rsidR="00065818">
        <w:t xml:space="preserve">and allow to the model </w:t>
      </w:r>
      <w:r w:rsidR="00A56DFF">
        <w:t>a</w:t>
      </w:r>
      <w:r w:rsidR="00065818">
        <w:t xml:space="preserve"> better globalization of the extraction.</w:t>
      </w:r>
    </w:p>
    <w:p w14:paraId="59E801FC" w14:textId="77777777" w:rsidR="00D4029F" w:rsidRPr="00D4029F" w:rsidRDefault="00D4029F" w:rsidP="00D4029F"/>
    <w:p w14:paraId="041E22DA" w14:textId="6E43EC7B" w:rsidR="00B67E83" w:rsidRPr="00B67E83" w:rsidRDefault="00580663" w:rsidP="00580663">
      <w:pPr>
        <w:pStyle w:val="Heading2"/>
      </w:pPr>
      <w:bookmarkStart w:id="14" w:name="_Toc156037984"/>
      <w:r>
        <w:t>Web App</w:t>
      </w:r>
      <w:bookmarkEnd w:id="14"/>
    </w:p>
    <w:p w14:paraId="3B8621D0" w14:textId="024D223C" w:rsidR="00705138" w:rsidRDefault="001617DA" w:rsidP="001617DA">
      <w:pPr>
        <w:pStyle w:val="Heading3"/>
      </w:pPr>
      <w:bookmarkStart w:id="15" w:name="_Toc156037985"/>
      <w:r>
        <w:t xml:space="preserve">Paper - </w:t>
      </w:r>
      <w:r w:rsidR="007E135F" w:rsidRPr="007E135F">
        <w:t xml:space="preserve">React Native vs Flutter, cross-platform mobile application </w:t>
      </w:r>
      <w:r w:rsidR="00811DE0" w:rsidRPr="007E135F">
        <w:t>frameworks.</w:t>
      </w:r>
      <w:bookmarkEnd w:id="15"/>
    </w:p>
    <w:p w14:paraId="3ACBA2EB" w14:textId="19854396" w:rsidR="00895CAD" w:rsidRPr="00895CAD" w:rsidRDefault="00895CAD" w:rsidP="00895CAD">
      <w:r>
        <w:t xml:space="preserve">This </w:t>
      </w:r>
      <w:r w:rsidR="005F585A">
        <w:t>research paper done by Wenhao Wu</w:t>
      </w:r>
      <w:r w:rsidR="00671CE1">
        <w:t xml:space="preserve"> confront two mobile </w:t>
      </w:r>
      <w:r w:rsidR="005F5951">
        <w:t xml:space="preserve">programing language, </w:t>
      </w:r>
      <w:r w:rsidR="002E50FF">
        <w:t>react native and flutter</w:t>
      </w:r>
      <w:r w:rsidR="008F19CF">
        <w:t xml:space="preserve"> </w:t>
      </w:r>
      <w:r w:rsidR="006236A5">
        <w:t>to “</w:t>
      </w:r>
      <w:r w:rsidR="006236A5" w:rsidRPr="006236A5">
        <w:t>execute a comprehensive study on React Native and Flutter</w:t>
      </w:r>
      <w:r w:rsidR="006236A5">
        <w:t>”</w:t>
      </w:r>
      <w:r w:rsidR="004C2723">
        <w:fldChar w:fldCharType="begin"/>
      </w:r>
      <w:r w:rsidR="004A050E">
        <w:instrText xml:space="preserve"> ADDIN ZOTERO_ITEM CSL_CITATION {"citationID":"JGwFMeGw","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C2723">
        <w:fldChar w:fldCharType="separate"/>
      </w:r>
      <w:r w:rsidR="004A050E">
        <w:rPr>
          <w:noProof/>
        </w:rPr>
        <w:t>(Wu, 2018)</w:t>
      </w:r>
      <w:r w:rsidR="004C2723">
        <w:fldChar w:fldCharType="end"/>
      </w:r>
    </w:p>
    <w:p w14:paraId="6C16FE13" w14:textId="77777777" w:rsidR="00811DE0" w:rsidRDefault="00811DE0" w:rsidP="00811DE0"/>
    <w:p w14:paraId="0882B302" w14:textId="77777777" w:rsidR="001C3F78" w:rsidRDefault="0052548B" w:rsidP="001C3F78">
      <w:pPr>
        <w:keepNext/>
      </w:pPr>
      <w:r w:rsidRPr="0052548B">
        <w:rPr>
          <w:noProof/>
        </w:rPr>
        <w:drawing>
          <wp:inline distT="0" distB="0" distL="0" distR="0" wp14:anchorId="210E86AB" wp14:editId="2EBF9971">
            <wp:extent cx="5488390" cy="6295292"/>
            <wp:effectExtent l="0" t="0" r="0" b="4445"/>
            <wp:docPr id="171350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06278" name=""/>
                    <pic:cNvPicPr/>
                  </pic:nvPicPr>
                  <pic:blipFill>
                    <a:blip r:embed="rId12"/>
                    <a:stretch>
                      <a:fillRect/>
                    </a:stretch>
                  </pic:blipFill>
                  <pic:spPr>
                    <a:xfrm>
                      <a:off x="0" y="0"/>
                      <a:ext cx="5494599" cy="6302414"/>
                    </a:xfrm>
                    <a:prstGeom prst="rect">
                      <a:avLst/>
                    </a:prstGeom>
                  </pic:spPr>
                </pic:pic>
              </a:graphicData>
            </a:graphic>
          </wp:inline>
        </w:drawing>
      </w:r>
    </w:p>
    <w:p w14:paraId="47AEFC33" w14:textId="2336FA32" w:rsidR="00811DE0" w:rsidRDefault="001C3F78" w:rsidP="001C3F78">
      <w:pPr>
        <w:pStyle w:val="Caption"/>
      </w:pPr>
      <w:bookmarkStart w:id="16" w:name="_Toc156038854"/>
      <w:r>
        <w:t xml:space="preserve">Table </w:t>
      </w:r>
      <w:r>
        <w:fldChar w:fldCharType="begin"/>
      </w:r>
      <w:r>
        <w:instrText xml:space="preserve"> SEQ Table \* ARABIC </w:instrText>
      </w:r>
      <w:r>
        <w:fldChar w:fldCharType="separate"/>
      </w:r>
      <w:r>
        <w:rPr>
          <w:noProof/>
        </w:rPr>
        <w:t>4</w:t>
      </w:r>
      <w:r>
        <w:fldChar w:fldCharType="end"/>
      </w:r>
      <w:r>
        <w:t xml:space="preserve"> - Advantage and limitation of Flutter and React Native from "</w:t>
      </w:r>
      <w:r w:rsidRPr="00BF7850">
        <w:t>React Native vs Flutter, cross-platform mobile application frameworks</w:t>
      </w:r>
      <w:r>
        <w:t xml:space="preserve">" written by </w:t>
      </w:r>
      <w:r w:rsidR="000A0D36">
        <w:t>Wu.</w:t>
      </w:r>
      <w:bookmarkEnd w:id="16"/>
    </w:p>
    <w:p w14:paraId="209F82F5" w14:textId="2981DB52" w:rsidR="00811DE0" w:rsidRDefault="00366E52" w:rsidP="00811DE0">
      <w:r>
        <w:lastRenderedPageBreak/>
        <w:t xml:space="preserve">From the table 4 we can see the </w:t>
      </w:r>
      <w:r w:rsidR="004D347B">
        <w:t>advantage and limitation of React Native and Flutter programing language</w:t>
      </w:r>
      <w:r w:rsidR="00DA723D">
        <w:t xml:space="preserve">, both </w:t>
      </w:r>
      <w:r w:rsidR="005036E4">
        <w:t xml:space="preserve">cross-platform and </w:t>
      </w:r>
      <w:r w:rsidR="00DA723D">
        <w:t xml:space="preserve">with their own strength in different </w:t>
      </w:r>
      <w:r w:rsidR="00FB1198">
        <w:t>domain.</w:t>
      </w:r>
      <w:r w:rsidR="00602372">
        <w:t xml:space="preserve"> React </w:t>
      </w:r>
      <w:r w:rsidR="00162C0C">
        <w:t>N</w:t>
      </w:r>
      <w:r w:rsidR="00602372">
        <w:t>ative</w:t>
      </w:r>
      <w:r w:rsidR="005036E4">
        <w:t xml:space="preserve"> h</w:t>
      </w:r>
      <w:r w:rsidR="00985E9B">
        <w:t xml:space="preserve">aving a big community and using modern web technique </w:t>
      </w:r>
      <w:r w:rsidR="00162C0C">
        <w:t>while Flutter having som</w:t>
      </w:r>
      <w:r w:rsidR="00F33C7A">
        <w:t>e</w:t>
      </w:r>
      <w:r w:rsidR="00162C0C">
        <w:t xml:space="preserve"> high</w:t>
      </w:r>
      <w:r w:rsidR="00F33C7A">
        <w:t xml:space="preserve"> re</w:t>
      </w:r>
      <w:r w:rsidR="006E3E80">
        <w:t>ndering</w:t>
      </w:r>
      <w:r w:rsidR="00162C0C">
        <w:t xml:space="preserve"> performance </w:t>
      </w:r>
      <w:r w:rsidR="00F33C7A">
        <w:t>wi</w:t>
      </w:r>
      <w:r w:rsidR="006E3E80">
        <w:t xml:space="preserve">th consistent UI across platform offer </w:t>
      </w:r>
      <w:r w:rsidR="00921554">
        <w:t>a good alternative</w:t>
      </w:r>
      <w:r w:rsidR="00910368">
        <w:t xml:space="preserve"> for mobile application development.</w:t>
      </w:r>
      <w:r w:rsidR="00F33C7A">
        <w:t xml:space="preserve"> </w:t>
      </w:r>
    </w:p>
    <w:p w14:paraId="4BAC8B82" w14:textId="77777777" w:rsidR="000438BE" w:rsidRDefault="000438BE" w:rsidP="00811DE0"/>
    <w:p w14:paraId="7A469060" w14:textId="0829CB79" w:rsidR="000438BE" w:rsidRDefault="000438BE" w:rsidP="000438BE">
      <w:pPr>
        <w:pStyle w:val="Heading2"/>
      </w:pPr>
      <w:bookmarkStart w:id="17" w:name="_Toc156037986"/>
      <w:r>
        <w:t>Summary</w:t>
      </w:r>
      <w:bookmarkEnd w:id="17"/>
    </w:p>
    <w:p w14:paraId="7054DA5C" w14:textId="0FAFA977" w:rsidR="000438BE" w:rsidRPr="000438BE" w:rsidRDefault="000438BE" w:rsidP="000438BE">
      <w:r>
        <w:t xml:space="preserve">Has we saw in the previous sections of the Literature Review, </w:t>
      </w:r>
      <w:r w:rsidR="00595A33">
        <w:t xml:space="preserve">the project can be separate in two </w:t>
      </w:r>
      <w:r w:rsidR="008862EF">
        <w:t>parts</w:t>
      </w:r>
      <w:r w:rsidR="00595A33">
        <w:t xml:space="preserve">, the </w:t>
      </w:r>
      <w:r w:rsidR="00A70D2B">
        <w:t xml:space="preserve">receipt extraction model and the mobile application having both </w:t>
      </w:r>
      <w:r w:rsidR="00E01FA9">
        <w:t xml:space="preserve">multiple technologies </w:t>
      </w:r>
      <w:r w:rsidR="009E0E67">
        <w:t xml:space="preserve">usable. For the receipt extraction model </w:t>
      </w:r>
      <w:r w:rsidR="00B86691">
        <w:t>which can also be separate into</w:t>
      </w:r>
      <w:r w:rsidR="00123DC9">
        <w:t xml:space="preserve"> </w:t>
      </w:r>
      <w:r w:rsidR="00EA36CA">
        <w:t>two</w:t>
      </w:r>
      <w:r w:rsidR="00123DC9">
        <w:t xml:space="preserve"> technology such has the </w:t>
      </w:r>
      <w:r w:rsidR="00EA36CA">
        <w:t>Object detection M</w:t>
      </w:r>
      <w:r w:rsidR="00123DC9">
        <w:t xml:space="preserve">odel followed </w:t>
      </w:r>
      <w:r w:rsidR="00EA36CA">
        <w:t>with</w:t>
      </w:r>
      <w:r w:rsidR="00123DC9">
        <w:t xml:space="preserve"> </w:t>
      </w:r>
      <w:r w:rsidR="00EA36CA">
        <w:t>Optical Character Recognition</w:t>
      </w:r>
      <w:r w:rsidR="0088671D">
        <w:t xml:space="preserve"> technologies. </w:t>
      </w:r>
      <w:r w:rsidR="00350FA7">
        <w:t xml:space="preserve">From the </w:t>
      </w:r>
      <w:r w:rsidR="00DC26AD">
        <w:t>different</w:t>
      </w:r>
      <w:r w:rsidR="00350FA7">
        <w:t xml:space="preserve"> research</w:t>
      </w:r>
      <w:r w:rsidR="00004C08">
        <w:t xml:space="preserve">, the YOLO </w:t>
      </w:r>
      <w:r w:rsidR="00735EDD">
        <w:t>object detection</w:t>
      </w:r>
      <w:r w:rsidR="00004C08">
        <w:t xml:space="preserve"> model version 8</w:t>
      </w:r>
      <w:r w:rsidR="00E500C2">
        <w:t xml:space="preserve"> </w:t>
      </w:r>
      <w:r w:rsidR="008F7A59">
        <w:t xml:space="preserve">seems the most suitable option with </w:t>
      </w:r>
      <w:r w:rsidR="0086704E">
        <w:t>h</w:t>
      </w:r>
      <w:r w:rsidR="008F7A59">
        <w:t xml:space="preserve">is fast efference time and </w:t>
      </w:r>
      <w:r w:rsidR="0086704E">
        <w:t xml:space="preserve">accessibilities with python language combine </w:t>
      </w:r>
      <w:r w:rsidR="002E41A0">
        <w:t xml:space="preserve">with Tesseract OCR </w:t>
      </w:r>
      <w:r w:rsidR="003E7FBC">
        <w:t xml:space="preserve">also fully compatible to python and his </w:t>
      </w:r>
      <w:r w:rsidR="006C01BB">
        <w:t xml:space="preserve">efficiency to </w:t>
      </w:r>
      <w:r w:rsidR="00C668BB">
        <w:t xml:space="preserve">extract printed text </w:t>
      </w:r>
      <w:r w:rsidR="00F60FD2">
        <w:t xml:space="preserve">suite perfectly my requirement for receipt extraction being both state-of-the-art technologies in their domain. </w:t>
      </w:r>
      <w:r w:rsidR="0022315D">
        <w:t>As for the mobile application</w:t>
      </w:r>
      <w:r w:rsidR="00945E45">
        <w:t xml:space="preserve"> </w:t>
      </w:r>
      <w:r w:rsidR="00557624">
        <w:t xml:space="preserve">development, Flutter programming language </w:t>
      </w:r>
      <w:r w:rsidR="00AB49F6">
        <w:t xml:space="preserve">is more appropriate </w:t>
      </w:r>
      <w:r w:rsidR="00F63645">
        <w:t>compared</w:t>
      </w:r>
      <w:r w:rsidR="00AB49F6">
        <w:t xml:space="preserve"> to React Native with is </w:t>
      </w:r>
      <w:r w:rsidR="00A60EB0">
        <w:t xml:space="preserve">high performance in </w:t>
      </w:r>
      <w:r w:rsidR="00730969">
        <w:t>rendering and his</w:t>
      </w:r>
      <w:r w:rsidR="006B3998">
        <w:t xml:space="preserve"> consistent UI</w:t>
      </w:r>
      <w:r w:rsidR="00730969">
        <w:t xml:space="preserve"> across platform.</w:t>
      </w:r>
    </w:p>
    <w:p w14:paraId="44B25FC7" w14:textId="77777777" w:rsidR="000438BE" w:rsidRPr="00811DE0" w:rsidRDefault="000438BE" w:rsidP="00811DE0"/>
    <w:p w14:paraId="16FE2E16" w14:textId="221FF9D2" w:rsidR="00643C4F" w:rsidRDefault="00DB513C" w:rsidP="000A0D36">
      <w:pPr>
        <w:pStyle w:val="Heading1"/>
      </w:pPr>
      <w:bookmarkStart w:id="18" w:name="_Toc156037987"/>
      <w:r>
        <w:lastRenderedPageBreak/>
        <w:t xml:space="preserve">1rst </w:t>
      </w:r>
      <w:r w:rsidR="00CD47DE">
        <w:t>step.</w:t>
      </w:r>
      <w:bookmarkEnd w:id="18"/>
    </w:p>
    <w:p w14:paraId="3BAD8FE6" w14:textId="63A7F3F4" w:rsidR="00643C4F" w:rsidRDefault="00893748" w:rsidP="006D4E30">
      <w:pPr>
        <w:pStyle w:val="Heading2"/>
      </w:pPr>
      <w:bookmarkStart w:id="19" w:name="_Toc156037988"/>
      <w:r>
        <w:t>Model Training code</w:t>
      </w:r>
      <w:bookmarkEnd w:id="1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15908" w14:paraId="36C14C7F" w14:textId="77777777" w:rsidTr="00235CDA">
        <w:tc>
          <w:tcPr>
            <w:tcW w:w="9016" w:type="dxa"/>
          </w:tcPr>
          <w:p w14:paraId="125DE25A" w14:textId="3F76238A" w:rsidR="00F15908" w:rsidRDefault="00F15908" w:rsidP="00E4537F">
            <w:r>
              <w:rPr>
                <w:noProof/>
              </w:rPr>
              <w:drawing>
                <wp:inline distT="0" distB="0" distL="0" distR="0" wp14:anchorId="323E48CA" wp14:editId="519F7F67">
                  <wp:extent cx="5731129" cy="5846323"/>
                  <wp:effectExtent l="0" t="0" r="0" b="0"/>
                  <wp:docPr id="15059435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43524" name="Picture 1505943524"/>
                          <pic:cNvPicPr/>
                        </pic:nvPicPr>
                        <pic:blipFill rotWithShape="1">
                          <a:blip r:embed="rId13">
                            <a:extLst>
                              <a:ext uri="{28A0092B-C50C-407E-A947-70E740481C1C}">
                                <a14:useLocalDpi xmlns:a14="http://schemas.microsoft.com/office/drawing/2010/main" val="0"/>
                              </a:ext>
                            </a:extLst>
                          </a:blip>
                          <a:srcRect t="12459" b="8718"/>
                          <a:stretch/>
                        </pic:blipFill>
                        <pic:spPr bwMode="auto">
                          <a:xfrm>
                            <a:off x="0" y="0"/>
                            <a:ext cx="5731510" cy="5846712"/>
                          </a:xfrm>
                          <a:prstGeom prst="rect">
                            <a:avLst/>
                          </a:prstGeom>
                          <a:ln>
                            <a:noFill/>
                          </a:ln>
                          <a:extLst>
                            <a:ext uri="{53640926-AAD7-44D8-BBD7-CCE9431645EC}">
                              <a14:shadowObscured xmlns:a14="http://schemas.microsoft.com/office/drawing/2010/main"/>
                            </a:ext>
                          </a:extLst>
                        </pic:spPr>
                      </pic:pic>
                    </a:graphicData>
                  </a:graphic>
                </wp:inline>
              </w:drawing>
            </w:r>
          </w:p>
        </w:tc>
      </w:tr>
      <w:tr w:rsidR="00F15908" w14:paraId="16C0F872" w14:textId="77777777" w:rsidTr="00235CDA">
        <w:tc>
          <w:tcPr>
            <w:tcW w:w="9016" w:type="dxa"/>
          </w:tcPr>
          <w:p w14:paraId="1EDE5B15" w14:textId="77777777" w:rsidR="00235CDA" w:rsidRDefault="00F15908" w:rsidP="00235CDA">
            <w:pPr>
              <w:keepNext/>
            </w:pPr>
            <w:r>
              <w:rPr>
                <w:noProof/>
              </w:rPr>
              <w:drawing>
                <wp:inline distT="0" distB="0" distL="0" distR="0" wp14:anchorId="56715227" wp14:editId="23987100">
                  <wp:extent cx="5729394" cy="806963"/>
                  <wp:effectExtent l="0" t="0" r="0" b="0"/>
                  <wp:docPr id="14199405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940577" name="Picture 1419940577"/>
                          <pic:cNvPicPr/>
                        </pic:nvPicPr>
                        <pic:blipFill rotWithShape="1">
                          <a:blip r:embed="rId14">
                            <a:extLst>
                              <a:ext uri="{28A0092B-C50C-407E-A947-70E740481C1C}">
                                <a14:useLocalDpi xmlns:a14="http://schemas.microsoft.com/office/drawing/2010/main" val="0"/>
                              </a:ext>
                            </a:extLst>
                          </a:blip>
                          <a:srcRect t="9052" b="80066"/>
                          <a:stretch/>
                        </pic:blipFill>
                        <pic:spPr bwMode="auto">
                          <a:xfrm>
                            <a:off x="0" y="0"/>
                            <a:ext cx="5731510" cy="807261"/>
                          </a:xfrm>
                          <a:prstGeom prst="rect">
                            <a:avLst/>
                          </a:prstGeom>
                          <a:ln>
                            <a:noFill/>
                          </a:ln>
                          <a:extLst>
                            <a:ext uri="{53640926-AAD7-44D8-BBD7-CCE9431645EC}">
                              <a14:shadowObscured xmlns:a14="http://schemas.microsoft.com/office/drawing/2010/main"/>
                            </a:ext>
                          </a:extLst>
                        </pic:spPr>
                      </pic:pic>
                    </a:graphicData>
                  </a:graphic>
                </wp:inline>
              </w:drawing>
            </w:r>
          </w:p>
          <w:p w14:paraId="30A0754E" w14:textId="413D461D" w:rsidR="00F15908" w:rsidRDefault="00235CDA" w:rsidP="00235CDA">
            <w:pPr>
              <w:pStyle w:val="Caption"/>
            </w:pPr>
            <w:bookmarkStart w:id="20" w:name="_Toc156038860"/>
            <w:r>
              <w:t xml:space="preserve">Figure </w:t>
            </w:r>
            <w:r>
              <w:fldChar w:fldCharType="begin"/>
            </w:r>
            <w:r>
              <w:instrText xml:space="preserve"> SEQ Figure \* ARABIC </w:instrText>
            </w:r>
            <w:r>
              <w:fldChar w:fldCharType="separate"/>
            </w:r>
            <w:r>
              <w:rPr>
                <w:noProof/>
              </w:rPr>
              <w:t>1</w:t>
            </w:r>
            <w:r>
              <w:fldChar w:fldCharType="end"/>
            </w:r>
            <w:r>
              <w:t xml:space="preserve"> - Yolo Training Jupiter Notebook</w:t>
            </w:r>
            <w:bookmarkEnd w:id="20"/>
          </w:p>
        </w:tc>
      </w:tr>
    </w:tbl>
    <w:p w14:paraId="70487465" w14:textId="77777777" w:rsidR="00E4537F" w:rsidRPr="00E4537F" w:rsidRDefault="00E4537F" w:rsidP="00E4537F"/>
    <w:p w14:paraId="705B8F8D" w14:textId="77777777" w:rsidR="00571B74" w:rsidRDefault="00571B74" w:rsidP="00571B74"/>
    <w:p w14:paraId="4D61DBD3" w14:textId="77777777" w:rsidR="009A71B6" w:rsidRDefault="009A71B6" w:rsidP="00571B74"/>
    <w:p w14:paraId="7CA07BA7" w14:textId="77777777" w:rsidR="009A71B6" w:rsidRDefault="009A71B6" w:rsidP="00571B74"/>
    <w:p w14:paraId="7EF87C7B" w14:textId="77777777" w:rsidR="002968A8" w:rsidRDefault="002968A8" w:rsidP="002968A8">
      <w:pPr>
        <w:spacing w:after="0" w:line="240" w:lineRule="auto"/>
        <w:sectPr w:rsidR="002968A8" w:rsidSect="001B28C7">
          <w:footerReference w:type="default" r:id="rId15"/>
          <w:pgSz w:w="11906" w:h="16838"/>
          <w:pgMar w:top="1440" w:right="1440" w:bottom="1440" w:left="1440" w:header="708" w:footer="708" w:gutter="0"/>
          <w:cols w:space="708"/>
          <w:docGrid w:linePitch="360"/>
        </w:sectPr>
      </w:pPr>
    </w:p>
    <w:p w14:paraId="55E84248" w14:textId="77777777" w:rsidR="009A71B6" w:rsidRDefault="009A71B6" w:rsidP="009A71B6"/>
    <w:p w14:paraId="4A43A916" w14:textId="77777777" w:rsidR="009A71B6" w:rsidRDefault="009A71B6" w:rsidP="009A71B6">
      <w:pPr>
        <w:pStyle w:val="Heading3"/>
      </w:pPr>
      <w:bookmarkStart w:id="21" w:name="_Toc156037989"/>
      <w:r>
        <w:t>Gantt Chart</w:t>
      </w:r>
      <w:bookmarkEnd w:id="21"/>
    </w:p>
    <w:p w14:paraId="2D8714E9" w14:textId="77777777" w:rsidR="009A71B6" w:rsidRDefault="009A71B6" w:rsidP="002968A8">
      <w:pPr>
        <w:spacing w:after="0" w:line="240" w:lineRule="auto"/>
      </w:pPr>
    </w:p>
    <w:p w14:paraId="01C3AB9B" w14:textId="77777777" w:rsidR="001A1A0F" w:rsidRDefault="001B28C7" w:rsidP="001A1A0F">
      <w:pPr>
        <w:keepNext/>
        <w:spacing w:after="0" w:line="240" w:lineRule="auto"/>
      </w:pPr>
      <w:r>
        <w:rPr>
          <w:noProof/>
        </w:rPr>
        <w:object w:dxaOrig="24205" w:dyaOrig="10205" w14:anchorId="1BA0C5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39.15pt;height:311.75pt;mso-width-percent:0;mso-height-percent:0;mso-width-percent:0;mso-height-percent:0" o:ole="">
            <v:imagedata r:id="rId16" o:title=""/>
          </v:shape>
          <o:OLEObject Type="Embed" ProgID="Excel.Sheet.12" ShapeID="_x0000_i1025" DrawAspect="Content" ObjectID="_1766652153" r:id="rId17"/>
        </w:object>
      </w:r>
    </w:p>
    <w:p w14:paraId="73B89C0F" w14:textId="20A1FF48" w:rsidR="001A1A0F" w:rsidRDefault="001A1A0F" w:rsidP="001A1A0F">
      <w:pPr>
        <w:pStyle w:val="Caption"/>
      </w:pPr>
      <w:bookmarkStart w:id="22" w:name="_Toc156038861"/>
      <w:r>
        <w:t xml:space="preserve">Figure </w:t>
      </w:r>
      <w:r>
        <w:fldChar w:fldCharType="begin"/>
      </w:r>
      <w:r>
        <w:instrText xml:space="preserve"> SEQ Figure \* ARABIC </w:instrText>
      </w:r>
      <w:r>
        <w:fldChar w:fldCharType="separate"/>
      </w:r>
      <w:r w:rsidR="00235CDA">
        <w:rPr>
          <w:noProof/>
        </w:rPr>
        <w:t>2</w:t>
      </w:r>
      <w:r>
        <w:fldChar w:fldCharType="end"/>
      </w:r>
      <w:r>
        <w:t xml:space="preserve"> - Project Gantt Chart</w:t>
      </w:r>
      <w:bookmarkEnd w:id="22"/>
    </w:p>
    <w:p w14:paraId="3ACF9DF4" w14:textId="7A68EA1F" w:rsidR="001A1A0F" w:rsidRDefault="00E71538" w:rsidP="002968A8">
      <w:pPr>
        <w:spacing w:after="0" w:line="240" w:lineRule="auto"/>
      </w:pPr>
      <w:r>
        <w:t xml:space="preserve">The Gantt Chart </w:t>
      </w:r>
      <w:r w:rsidR="006B0A1E">
        <w:t xml:space="preserve">showed in </w:t>
      </w:r>
      <w:r w:rsidR="006B0A1E" w:rsidRPr="006B0A1E">
        <w:rPr>
          <w:i/>
          <w:iCs/>
        </w:rPr>
        <w:t>figure 1</w:t>
      </w:r>
      <w:r w:rsidR="006B0A1E">
        <w:t xml:space="preserve"> is the same one </w:t>
      </w:r>
      <w:r w:rsidR="008006F2">
        <w:t>provided during the proposal and is still up to date to the current project development. Therefore, no modification is t</w:t>
      </w:r>
      <w:r w:rsidR="00480CB5">
        <w:t>o be done</w:t>
      </w:r>
      <w:r w:rsidR="00A02562">
        <w:t xml:space="preserve"> and the rest of the development will be done following this chart.</w:t>
      </w:r>
      <w:r w:rsidR="008006F2">
        <w:t xml:space="preserve"> </w:t>
      </w:r>
    </w:p>
    <w:p w14:paraId="39F32CFA" w14:textId="77777777" w:rsidR="00537A57" w:rsidRDefault="00537A57" w:rsidP="002968A8">
      <w:pPr>
        <w:spacing w:after="0" w:line="240" w:lineRule="auto"/>
      </w:pPr>
    </w:p>
    <w:p w14:paraId="4ECDEB8B" w14:textId="77777777" w:rsidR="00E71538" w:rsidRDefault="00E71538" w:rsidP="002968A8">
      <w:pPr>
        <w:spacing w:after="0" w:line="240" w:lineRule="auto"/>
      </w:pPr>
    </w:p>
    <w:p w14:paraId="403276BB" w14:textId="137C8878" w:rsidR="00E71538" w:rsidRDefault="00E71538" w:rsidP="002968A8">
      <w:pPr>
        <w:spacing w:after="0" w:line="240" w:lineRule="auto"/>
        <w:sectPr w:rsidR="00E71538" w:rsidSect="001B28C7">
          <w:pgSz w:w="16838" w:h="11906" w:orient="landscape"/>
          <w:pgMar w:top="1440" w:right="1440" w:bottom="1440" w:left="1440" w:header="708" w:footer="708" w:gutter="0"/>
          <w:cols w:space="708"/>
          <w:docGrid w:linePitch="360"/>
        </w:sectPr>
      </w:pPr>
    </w:p>
    <w:p w14:paraId="742E2B2F" w14:textId="7CEB5775" w:rsidR="002968A8" w:rsidRPr="00643C4F" w:rsidRDefault="002968A8" w:rsidP="002968A8">
      <w:pPr>
        <w:spacing w:after="0" w:line="240" w:lineRule="auto"/>
      </w:pPr>
    </w:p>
    <w:p w14:paraId="386FDC6A" w14:textId="1231ABB8" w:rsidR="0096560E" w:rsidRPr="0096560E" w:rsidRDefault="006D14EB" w:rsidP="000A0D36">
      <w:pPr>
        <w:pStyle w:val="Heading2"/>
      </w:pPr>
      <w:bookmarkStart w:id="23" w:name="_Toc156037990"/>
      <w:r>
        <w:t>Requirement</w:t>
      </w:r>
      <w:r w:rsidR="004D1E38">
        <w:t>s Specification</w:t>
      </w:r>
      <w:bookmarkEnd w:id="23"/>
    </w:p>
    <w:p w14:paraId="76980143" w14:textId="6B7D72A0" w:rsidR="004D1E38" w:rsidRDefault="000F262C" w:rsidP="000F262C">
      <w:pPr>
        <w:pStyle w:val="Heading3"/>
      </w:pPr>
      <w:bookmarkStart w:id="24" w:name="_Toc156037991"/>
      <w:r>
        <w:t>Functional requirements</w:t>
      </w:r>
      <w:bookmarkEnd w:id="24"/>
    </w:p>
    <w:p w14:paraId="53C9FC40" w14:textId="2F2E26CE" w:rsidR="00A761D5" w:rsidRDefault="00D76E1E" w:rsidP="002E0C7D">
      <w:pPr>
        <w:pStyle w:val="ListParagraph"/>
        <w:numPr>
          <w:ilvl w:val="0"/>
          <w:numId w:val="3"/>
        </w:numPr>
      </w:pPr>
      <w:r w:rsidRPr="0026724A">
        <w:rPr>
          <w:b/>
          <w:bCs/>
        </w:rPr>
        <w:t xml:space="preserve">Mobile </w:t>
      </w:r>
      <w:r w:rsidR="000D5933" w:rsidRPr="0026724A">
        <w:rPr>
          <w:b/>
          <w:bCs/>
        </w:rPr>
        <w:t>Application</w:t>
      </w:r>
      <w:r w:rsidR="000D5933">
        <w:t>: Development of a user-friendly</w:t>
      </w:r>
      <w:r w:rsidR="007145F4">
        <w:t xml:space="preserve"> mobile application using flutter </w:t>
      </w:r>
      <w:r w:rsidR="00A761D5">
        <w:t>acting has a gateway to the different feature for the user.</w:t>
      </w:r>
    </w:p>
    <w:p w14:paraId="6E1B5298" w14:textId="4A03C274" w:rsidR="002E0C7D" w:rsidRDefault="002E0C7D" w:rsidP="002E0C7D">
      <w:pPr>
        <w:pStyle w:val="ListParagraph"/>
        <w:numPr>
          <w:ilvl w:val="0"/>
          <w:numId w:val="3"/>
        </w:numPr>
      </w:pPr>
      <w:r w:rsidRPr="0026724A">
        <w:rPr>
          <w:b/>
          <w:bCs/>
        </w:rPr>
        <w:t>Receipt recognition model</w:t>
      </w:r>
      <w:r w:rsidR="0026724A">
        <w:t xml:space="preserve">: Implementation of a </w:t>
      </w:r>
      <w:r w:rsidR="00020CC7">
        <w:t xml:space="preserve">Yolo algorithm to identify the different part </w:t>
      </w:r>
      <w:r w:rsidR="00EF7DF2">
        <w:t>from the receipts.</w:t>
      </w:r>
    </w:p>
    <w:p w14:paraId="150B999D" w14:textId="4C49C34A" w:rsidR="00EF7DF2" w:rsidRDefault="00EF7DF2" w:rsidP="002E0C7D">
      <w:pPr>
        <w:pStyle w:val="ListParagraph"/>
        <w:numPr>
          <w:ilvl w:val="0"/>
          <w:numId w:val="3"/>
        </w:numPr>
      </w:pPr>
      <w:r>
        <w:rPr>
          <w:b/>
          <w:bCs/>
        </w:rPr>
        <w:t>Data Extraction</w:t>
      </w:r>
      <w:r w:rsidRPr="00EF7DF2">
        <w:t>:</w:t>
      </w:r>
      <w:r>
        <w:t xml:space="preserve"> </w:t>
      </w:r>
      <w:r w:rsidR="00F93E28">
        <w:t>Utilization</w:t>
      </w:r>
      <w:r w:rsidR="0029634D">
        <w:t xml:space="preserve"> of </w:t>
      </w:r>
      <w:r w:rsidR="00F93E28">
        <w:t>Tesseract</w:t>
      </w:r>
      <w:r w:rsidR="0029634D">
        <w:t xml:space="preserve"> has OCR to extract the data from the </w:t>
      </w:r>
      <w:r w:rsidR="00F93E28">
        <w:t>different</w:t>
      </w:r>
      <w:r w:rsidR="0029634D">
        <w:t xml:space="preserve"> </w:t>
      </w:r>
      <w:r w:rsidR="00F93E28">
        <w:t>parts from receipts.</w:t>
      </w:r>
    </w:p>
    <w:p w14:paraId="73DF351A" w14:textId="1A446D46" w:rsidR="00B86313" w:rsidRDefault="00F93E28" w:rsidP="00B86313">
      <w:pPr>
        <w:pStyle w:val="ListParagraph"/>
        <w:numPr>
          <w:ilvl w:val="0"/>
          <w:numId w:val="3"/>
        </w:numPr>
      </w:pPr>
      <w:r>
        <w:rPr>
          <w:b/>
          <w:bCs/>
        </w:rPr>
        <w:t>User correction</w:t>
      </w:r>
      <w:r w:rsidRPr="00F93E28">
        <w:t>:</w:t>
      </w:r>
      <w:r>
        <w:t xml:space="preserve"> </w:t>
      </w:r>
      <w:r w:rsidR="003651DD">
        <w:t>Allowing the user through the application to correct the data be</w:t>
      </w:r>
      <w:r w:rsidR="00B86313">
        <w:t>f</w:t>
      </w:r>
      <w:r w:rsidR="003651DD">
        <w:t xml:space="preserve">ore </w:t>
      </w:r>
      <w:r w:rsidR="00B86313">
        <w:t>stored into database.</w:t>
      </w:r>
    </w:p>
    <w:p w14:paraId="6CFABE05" w14:textId="1B9F59D9" w:rsidR="00B86313" w:rsidRDefault="00B86313" w:rsidP="00B86313">
      <w:pPr>
        <w:pStyle w:val="ListParagraph"/>
        <w:numPr>
          <w:ilvl w:val="0"/>
          <w:numId w:val="3"/>
        </w:numPr>
      </w:pPr>
      <w:r>
        <w:rPr>
          <w:b/>
          <w:bCs/>
        </w:rPr>
        <w:t>Server</w:t>
      </w:r>
      <w:r w:rsidRPr="0019631E">
        <w:rPr>
          <w:b/>
          <w:bCs/>
        </w:rPr>
        <w:t>-Application</w:t>
      </w:r>
      <w:r w:rsidR="0019631E" w:rsidRPr="0019631E">
        <w:rPr>
          <w:b/>
          <w:bCs/>
        </w:rPr>
        <w:t xml:space="preserve"> Communication</w:t>
      </w:r>
      <w:r w:rsidR="0019631E">
        <w:t xml:space="preserve">: </w:t>
      </w:r>
      <w:r w:rsidR="006B215B">
        <w:t>Implement API communication between the mobile application and the server.</w:t>
      </w:r>
    </w:p>
    <w:p w14:paraId="6F3A23C1" w14:textId="03615AF5" w:rsidR="006B215B" w:rsidRDefault="00762D45" w:rsidP="00B86313">
      <w:pPr>
        <w:pStyle w:val="ListParagraph"/>
        <w:numPr>
          <w:ilvl w:val="0"/>
          <w:numId w:val="3"/>
        </w:numPr>
      </w:pPr>
      <w:r w:rsidRPr="0042199C">
        <w:rPr>
          <w:b/>
          <w:bCs/>
        </w:rPr>
        <w:t>Receipt Management</w:t>
      </w:r>
      <w:r>
        <w:t xml:space="preserve">: feature to </w:t>
      </w:r>
      <w:r w:rsidR="00B07189">
        <w:t>centralize</w:t>
      </w:r>
      <w:r w:rsidR="0042199C">
        <w:t xml:space="preserve"> all the different user receipt data using </w:t>
      </w:r>
      <w:r w:rsidR="00B07189">
        <w:t>P</w:t>
      </w:r>
      <w:r w:rsidR="0042199C">
        <w:t>ostgres</w:t>
      </w:r>
      <w:r w:rsidR="00B07189">
        <w:t>.</w:t>
      </w:r>
    </w:p>
    <w:p w14:paraId="7BAE0F03" w14:textId="546463BF" w:rsidR="00B07189" w:rsidRDefault="00B95272" w:rsidP="00B86313">
      <w:pPr>
        <w:pStyle w:val="ListParagraph"/>
        <w:numPr>
          <w:ilvl w:val="0"/>
          <w:numId w:val="3"/>
        </w:numPr>
      </w:pPr>
      <w:r>
        <w:rPr>
          <w:b/>
          <w:bCs/>
        </w:rPr>
        <w:t>Purchase Analytics</w:t>
      </w:r>
      <w:r w:rsidRPr="00B95272">
        <w:t>:</w:t>
      </w:r>
      <w:r>
        <w:t xml:space="preserve"> Provide analytics about user purchase</w:t>
      </w:r>
      <w:r w:rsidR="00343FEA">
        <w:t xml:space="preserve"> habit.</w:t>
      </w:r>
    </w:p>
    <w:p w14:paraId="605B17D7" w14:textId="0047B3DB" w:rsidR="00343FEA" w:rsidRDefault="00343FEA" w:rsidP="00B86313">
      <w:pPr>
        <w:pStyle w:val="ListParagraph"/>
        <w:numPr>
          <w:ilvl w:val="0"/>
          <w:numId w:val="3"/>
        </w:numPr>
      </w:pPr>
      <w:r>
        <w:rPr>
          <w:b/>
          <w:bCs/>
        </w:rPr>
        <w:t>Data Export</w:t>
      </w:r>
      <w:r w:rsidRPr="00343FEA">
        <w:t>:</w:t>
      </w:r>
      <w:r>
        <w:t xml:space="preserve"> </w:t>
      </w:r>
      <w:r w:rsidR="008A1368">
        <w:t xml:space="preserve">Capability to export the </w:t>
      </w:r>
      <w:r w:rsidR="00287720">
        <w:t>receipt data in CSV or Excel format.</w:t>
      </w:r>
    </w:p>
    <w:p w14:paraId="1E351332" w14:textId="5AA66C37" w:rsidR="005C6F4E" w:rsidRDefault="00B959B4" w:rsidP="00BC7F27">
      <w:pPr>
        <w:pStyle w:val="ListParagraph"/>
        <w:numPr>
          <w:ilvl w:val="0"/>
          <w:numId w:val="3"/>
        </w:numPr>
      </w:pPr>
      <w:r>
        <w:rPr>
          <w:b/>
          <w:bCs/>
        </w:rPr>
        <w:t>Send Receipt to Extraction</w:t>
      </w:r>
      <w:r w:rsidRPr="00B959B4">
        <w:t>:</w:t>
      </w:r>
      <w:r>
        <w:t xml:space="preserve"> Allow the user to send to the server-side </w:t>
      </w:r>
      <w:r w:rsidR="00AE1BF5">
        <w:t xml:space="preserve">one to many </w:t>
      </w:r>
      <w:r w:rsidR="00CE4465">
        <w:t>receipt int different picture format or pdf format.</w:t>
      </w:r>
    </w:p>
    <w:p w14:paraId="5E5CC54D" w14:textId="6D642FB7" w:rsidR="00A72368" w:rsidRDefault="00A72368" w:rsidP="00A72368">
      <w:pPr>
        <w:pStyle w:val="Heading3"/>
      </w:pPr>
      <w:bookmarkStart w:id="25" w:name="_Toc156037992"/>
      <w:r>
        <w:t>Database Requirement</w:t>
      </w:r>
      <w:bookmarkEnd w:id="25"/>
    </w:p>
    <w:p w14:paraId="05168862" w14:textId="00BDD05B" w:rsidR="00A72368" w:rsidRDefault="00A72368" w:rsidP="00A72368">
      <w:pPr>
        <w:pStyle w:val="ListParagraph"/>
        <w:numPr>
          <w:ilvl w:val="0"/>
          <w:numId w:val="4"/>
        </w:numPr>
      </w:pPr>
      <w:r>
        <w:rPr>
          <w:b/>
          <w:bCs/>
        </w:rPr>
        <w:t xml:space="preserve">Store User </w:t>
      </w:r>
      <w:r w:rsidR="00B43BDD">
        <w:rPr>
          <w:b/>
          <w:bCs/>
        </w:rPr>
        <w:t xml:space="preserve">information: </w:t>
      </w:r>
      <w:r w:rsidR="00B43BDD">
        <w:t xml:space="preserve">Storing the user information such has </w:t>
      </w:r>
      <w:r w:rsidR="005C08F2">
        <w:t>user id, email</w:t>
      </w:r>
      <w:r w:rsidR="00431659">
        <w:t xml:space="preserve"> and password.</w:t>
      </w:r>
    </w:p>
    <w:p w14:paraId="68AE2349" w14:textId="735607A7" w:rsidR="00781C55" w:rsidRDefault="00431659" w:rsidP="00781C55">
      <w:pPr>
        <w:pStyle w:val="ListParagraph"/>
        <w:numPr>
          <w:ilvl w:val="0"/>
          <w:numId w:val="4"/>
        </w:numPr>
      </w:pPr>
      <w:r>
        <w:rPr>
          <w:b/>
          <w:bCs/>
        </w:rPr>
        <w:t>Store Raw email</w:t>
      </w:r>
      <w:r w:rsidR="006C08FE">
        <w:rPr>
          <w:b/>
          <w:bCs/>
        </w:rPr>
        <w:t>:</w:t>
      </w:r>
      <w:r w:rsidR="006C08FE">
        <w:t xml:space="preserve"> Storing raw receipt image data with a receipt id and </w:t>
      </w:r>
      <w:r w:rsidR="00E500C2">
        <w:t>an</w:t>
      </w:r>
      <w:r w:rsidR="00781C55">
        <w:t xml:space="preserve"> upload datetime.</w:t>
      </w:r>
    </w:p>
    <w:p w14:paraId="2281DA92" w14:textId="07C73BDC" w:rsidR="00781C55" w:rsidRPr="00A72368" w:rsidRDefault="00781C55" w:rsidP="00781C55">
      <w:pPr>
        <w:pStyle w:val="ListParagraph"/>
        <w:numPr>
          <w:ilvl w:val="0"/>
          <w:numId w:val="4"/>
        </w:numPr>
      </w:pPr>
      <w:r>
        <w:rPr>
          <w:b/>
          <w:bCs/>
        </w:rPr>
        <w:t xml:space="preserve">Storing </w:t>
      </w:r>
      <w:r w:rsidR="00AB5972">
        <w:rPr>
          <w:b/>
          <w:bCs/>
        </w:rPr>
        <w:t>Processed data:</w:t>
      </w:r>
      <w:r w:rsidR="00AB5972">
        <w:t xml:space="preserve"> Storing all</w:t>
      </w:r>
      <w:r w:rsidR="003A0544">
        <w:t xml:space="preserve"> the </w:t>
      </w:r>
      <w:r w:rsidR="00011D46">
        <w:t>raw e</w:t>
      </w:r>
      <w:r w:rsidR="003A0544">
        <w:t>xtracted</w:t>
      </w:r>
      <w:r w:rsidR="00011D46">
        <w:t xml:space="preserve"> and parse</w:t>
      </w:r>
      <w:r w:rsidR="003A0544">
        <w:t xml:space="preserve"> data from </w:t>
      </w:r>
      <w:r w:rsidR="00912A82">
        <w:t>the server</w:t>
      </w:r>
      <w:r w:rsidR="00011D46">
        <w:t xml:space="preserve">s processing </w:t>
      </w:r>
      <w:r w:rsidR="00C9276F">
        <w:t>with the execution datetime and the receipt id.</w:t>
      </w:r>
    </w:p>
    <w:p w14:paraId="7415FA91" w14:textId="77777777" w:rsidR="00A72368" w:rsidRDefault="00A72368" w:rsidP="00A72368"/>
    <w:p w14:paraId="5BC3BD15" w14:textId="77777777" w:rsidR="000A0D36" w:rsidRDefault="000A0D36" w:rsidP="00A72368"/>
    <w:p w14:paraId="66C95E2C" w14:textId="77777777" w:rsidR="000A0D36" w:rsidRDefault="000A0D36" w:rsidP="00A72368"/>
    <w:p w14:paraId="55D0BC52" w14:textId="77777777" w:rsidR="000A0D36" w:rsidRDefault="000A0D36" w:rsidP="00A72368"/>
    <w:p w14:paraId="7130623D" w14:textId="77777777" w:rsidR="000A0D36" w:rsidRDefault="000A0D36" w:rsidP="00A72368"/>
    <w:p w14:paraId="70BDC890" w14:textId="77777777" w:rsidR="000A0D36" w:rsidRDefault="000A0D36" w:rsidP="00A72368"/>
    <w:p w14:paraId="727D83AF" w14:textId="77777777" w:rsidR="000A0D36" w:rsidRDefault="000A0D36" w:rsidP="00A72368"/>
    <w:p w14:paraId="128E3D39" w14:textId="77777777" w:rsidR="000A0D36" w:rsidRDefault="000A0D36" w:rsidP="00A72368"/>
    <w:p w14:paraId="322ED6CE" w14:textId="77777777" w:rsidR="000A0D36" w:rsidRDefault="000A0D36" w:rsidP="00A72368"/>
    <w:p w14:paraId="7E709488" w14:textId="77777777" w:rsidR="000A0D36" w:rsidRDefault="000A0D36" w:rsidP="00A72368"/>
    <w:p w14:paraId="1BA3E1F4" w14:textId="77777777" w:rsidR="000A0D36" w:rsidRDefault="000A0D36" w:rsidP="00A72368"/>
    <w:p w14:paraId="5EB78C76" w14:textId="77777777" w:rsidR="000A0D36" w:rsidRDefault="000A0D36" w:rsidP="00A72368"/>
    <w:p w14:paraId="54B6E518" w14:textId="77777777" w:rsidR="000A0D36" w:rsidRDefault="000A0D36" w:rsidP="00A72368"/>
    <w:p w14:paraId="5C3676BB" w14:textId="77777777" w:rsidR="005C6F4E" w:rsidRPr="00BC7F27" w:rsidRDefault="005C6F4E" w:rsidP="00BC7F27"/>
    <w:p w14:paraId="3EF10466" w14:textId="1E7EE2E9" w:rsidR="005A177F" w:rsidRDefault="0044628A" w:rsidP="002C05E2">
      <w:pPr>
        <w:pStyle w:val="Heading2"/>
      </w:pPr>
      <w:bookmarkStart w:id="26" w:name="_Toc156037993"/>
      <w:r>
        <w:lastRenderedPageBreak/>
        <w:t xml:space="preserve">Analysis and </w:t>
      </w:r>
      <w:r w:rsidR="004230BE">
        <w:t>design</w:t>
      </w:r>
      <w:bookmarkEnd w:id="26"/>
    </w:p>
    <w:p w14:paraId="111A3AC5" w14:textId="77777777" w:rsidR="00D17F49" w:rsidRDefault="00D17F49" w:rsidP="00D17F49"/>
    <w:p w14:paraId="4DB4FD22" w14:textId="1E03A74D" w:rsidR="00D17F49" w:rsidRDefault="00D17F49" w:rsidP="00D17F49">
      <w:pPr>
        <w:pStyle w:val="Heading3"/>
      </w:pPr>
      <w:bookmarkStart w:id="27" w:name="_Toc156037994"/>
      <w:r>
        <w:t>System structure</w:t>
      </w:r>
      <w:bookmarkEnd w:id="27"/>
    </w:p>
    <w:p w14:paraId="3D2F6750" w14:textId="45B3A1BF" w:rsidR="00252235" w:rsidRDefault="005505B7" w:rsidP="00252235">
      <w:pPr>
        <w:keepNext/>
      </w:pPr>
      <w:r>
        <w:rPr>
          <w:noProof/>
        </w:rPr>
        <w:drawing>
          <wp:inline distT="0" distB="0" distL="0" distR="0" wp14:anchorId="1750ED63" wp14:editId="03208972">
            <wp:extent cx="5345723" cy="3390087"/>
            <wp:effectExtent l="0" t="0" r="1270" b="1270"/>
            <wp:docPr id="1682328151" name="Picture 11" descr="https://www.draw.io/?open=W109937cff21db2b5%2F109937CFF21DB2B5!105867&amp;local-data=%7B%22type%22%3A%22OneDrive%22%2C%22id%22%3A%22109937CFF21DB2B5!105867%22%2C%22driveId%22%3A%22109937cff21db2b5%22%2C%22lastModifiedDate%22%3A%222024-01-10T18%3A25%3A11.183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328151" name="Picture 11" descr="https://www.draw.io/?open=W109937cff21db2b5%2F109937CFF21DB2B5!105867&amp;local-data=%7B%22type%22%3A%22OneDrive%22%2C%22id%22%3A%22109937CFF21DB2B5!105867%22%2C%22driveId%22%3A%22109937cff21db2b5%22%2C%22lastModifiedDate%22%3A%222024-01-10T18%3A25%3A11.183Z%22%2C%22pageId%22%3A%22tKTZuB-xBKqNt3nbTBtX%22%2C%22layers%22%3A%5B0%5D%7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7113" cy="3479752"/>
                    </a:xfrm>
                    <a:prstGeom prst="rect">
                      <a:avLst/>
                    </a:prstGeom>
                  </pic:spPr>
                </pic:pic>
              </a:graphicData>
            </a:graphic>
          </wp:inline>
        </w:drawing>
      </w:r>
    </w:p>
    <w:p w14:paraId="5A975CA7" w14:textId="6E6ED38E" w:rsidR="002C05E2" w:rsidRDefault="00252235" w:rsidP="00252235">
      <w:pPr>
        <w:pStyle w:val="Caption"/>
      </w:pPr>
      <w:bookmarkStart w:id="28" w:name="_Toc156038862"/>
      <w:r>
        <w:t xml:space="preserve">Figure </w:t>
      </w:r>
      <w:r>
        <w:fldChar w:fldCharType="begin"/>
      </w:r>
      <w:r>
        <w:instrText xml:space="preserve"> SEQ Figure \* ARABIC </w:instrText>
      </w:r>
      <w:r>
        <w:fldChar w:fldCharType="separate"/>
      </w:r>
      <w:r w:rsidR="00235CDA">
        <w:rPr>
          <w:noProof/>
        </w:rPr>
        <w:t>3</w:t>
      </w:r>
      <w:r>
        <w:fldChar w:fldCharType="end"/>
      </w:r>
      <w:r>
        <w:t xml:space="preserve"> - Global Project Design</w:t>
      </w:r>
      <w:bookmarkEnd w:id="28"/>
    </w:p>
    <w:p w14:paraId="7C906586" w14:textId="434FFF08" w:rsidR="00A44920" w:rsidRPr="004230BE" w:rsidRDefault="00A44920" w:rsidP="00A44920">
      <w:r>
        <w:t xml:space="preserve">Base partially on the research showed in the Literature review section, we can see has showed in </w:t>
      </w:r>
      <w:r w:rsidRPr="00A02AAB">
        <w:rPr>
          <w:i/>
          <w:iCs/>
        </w:rPr>
        <w:t xml:space="preserve">figure </w:t>
      </w:r>
      <w:r w:rsidR="001A1A0F">
        <w:rPr>
          <w:i/>
          <w:iCs/>
        </w:rPr>
        <w:t>2</w:t>
      </w:r>
      <w:r>
        <w:t xml:space="preserve"> the project structure is composed of a mobile app coded in flutter who will manage some key feature listed on the figure. It’ll communicate through API call to the server who will itself communicate with the Postgres database accessible through the local environment</w:t>
      </w:r>
      <w:r w:rsidR="00D72ED9">
        <w:t xml:space="preserve">, </w:t>
      </w:r>
      <w:r w:rsidR="00945348">
        <w:t xml:space="preserve">the usage of the local environment between the </w:t>
      </w:r>
      <w:r w:rsidR="00A71A71">
        <w:t xml:space="preserve">server and the database </w:t>
      </w:r>
      <w:r w:rsidR="00111FCB">
        <w:t>allows</w:t>
      </w:r>
      <w:r w:rsidR="00A71A71">
        <w:t xml:space="preserve"> </w:t>
      </w:r>
      <w:r w:rsidR="00111FCB">
        <w:t>a</w:t>
      </w:r>
      <w:r w:rsidR="00A71A71">
        <w:t xml:space="preserve"> secure and fast connection between them</w:t>
      </w:r>
      <w:r>
        <w:t xml:space="preserve">. The server will serve to manage the database query, generate the analytics and contain the receipt extraction model, the model which will be trained with google Collaboratory which provide powerful GPU </w:t>
      </w:r>
      <w:r w:rsidR="00111FCB">
        <w:t>which will reduce the training time.</w:t>
      </w:r>
    </w:p>
    <w:p w14:paraId="2FF246BC" w14:textId="77777777" w:rsidR="00A44920" w:rsidRPr="00A44920" w:rsidRDefault="00A44920" w:rsidP="00A44920"/>
    <w:p w14:paraId="75061D0A" w14:textId="77777777" w:rsidR="00D529C1" w:rsidRDefault="00D529C1" w:rsidP="002C05E2"/>
    <w:p w14:paraId="77BDD62D" w14:textId="77777777" w:rsidR="002F220A" w:rsidRDefault="002F220A" w:rsidP="002C05E2"/>
    <w:p w14:paraId="6DDFC75B" w14:textId="77777777" w:rsidR="002F220A" w:rsidRDefault="002F220A" w:rsidP="002C05E2"/>
    <w:p w14:paraId="5BB3F096" w14:textId="77777777" w:rsidR="002F220A" w:rsidRDefault="002F220A" w:rsidP="002C05E2"/>
    <w:p w14:paraId="2281AD24" w14:textId="77777777" w:rsidR="002F220A" w:rsidRDefault="002F220A" w:rsidP="002C05E2"/>
    <w:p w14:paraId="0B639D02" w14:textId="77777777" w:rsidR="002F220A" w:rsidRDefault="002F220A" w:rsidP="002C05E2"/>
    <w:p w14:paraId="61040587" w14:textId="77777777" w:rsidR="0016451F" w:rsidRDefault="0016451F" w:rsidP="00782E31">
      <w:pPr>
        <w:pStyle w:val="Heading3"/>
      </w:pPr>
    </w:p>
    <w:p w14:paraId="401EF48E" w14:textId="77777777" w:rsidR="000A0D36" w:rsidRPr="000A0D36" w:rsidRDefault="000A0D36" w:rsidP="000A0D36"/>
    <w:p w14:paraId="3E939A4F" w14:textId="48CBFAA8" w:rsidR="0016451F" w:rsidRDefault="00782E31" w:rsidP="0016451F">
      <w:pPr>
        <w:pStyle w:val="Heading3"/>
      </w:pPr>
      <w:bookmarkStart w:id="29" w:name="_Toc156037995"/>
      <w:r>
        <w:lastRenderedPageBreak/>
        <w:t>Receipt Extraction Sequence Diagram</w:t>
      </w:r>
      <w:bookmarkEnd w:id="29"/>
    </w:p>
    <w:p w14:paraId="01B1DC50" w14:textId="77777777" w:rsidR="0016451F" w:rsidRPr="0016451F" w:rsidRDefault="0016451F" w:rsidP="0016451F"/>
    <w:p w14:paraId="6168A528" w14:textId="77777777" w:rsidR="00AB741B" w:rsidRDefault="005747F3" w:rsidP="00AB741B">
      <w:pPr>
        <w:keepNext/>
      </w:pPr>
      <w:r>
        <w:rPr>
          <w:noProof/>
        </w:rPr>
        <w:drawing>
          <wp:inline distT="0" distB="0" distL="0" distR="0" wp14:anchorId="107E4C7F" wp14:editId="21900C12">
            <wp:extent cx="5731510" cy="4149725"/>
            <wp:effectExtent l="0" t="0" r="0" b="3175"/>
            <wp:docPr id="805523808" name="Picture 8" descr="https://www.draw.io/?open=W109937cff21db2b5%2F109937CFF21DB2B5!105864&amp;local-data=%7B%22type%22%3A%22OneDrive%22%2C%22id%22%3A%22109937CFF21DB2B5!105864%22%2C%22driveId%22%3A%22109937cff21db2b5%22%2C%22lastModifiedDate%22%3A%222024-01-10T15%3A57%3A24.363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23808" name="Picture 8" descr="https://www.draw.io/?open=W109937cff21db2b5%2F109937CFF21DB2B5!105864&amp;local-data=%7B%22type%22%3A%22OneDrive%22%2C%22id%22%3A%22109937CFF21DB2B5!105864%22%2C%22driveId%22%3A%22109937cff21db2b5%22%2C%22lastModifiedDate%22%3A%222024-01-10T15%3A57%3A24.363Z%22%2C%22pageId%22%3A%222YBvvXClWsGukQMizWep%22%2C%22layers%22%3A%5B0%5D%7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49725"/>
                    </a:xfrm>
                    <a:prstGeom prst="rect">
                      <a:avLst/>
                    </a:prstGeom>
                  </pic:spPr>
                </pic:pic>
              </a:graphicData>
            </a:graphic>
          </wp:inline>
        </w:drawing>
      </w:r>
    </w:p>
    <w:p w14:paraId="71F7FF19" w14:textId="24E2A04B" w:rsidR="00782E31" w:rsidRDefault="00AB741B" w:rsidP="00AB741B">
      <w:pPr>
        <w:pStyle w:val="Caption"/>
      </w:pPr>
      <w:bookmarkStart w:id="30" w:name="_Toc156038863"/>
      <w:r>
        <w:t xml:space="preserve">Figure </w:t>
      </w:r>
      <w:r>
        <w:fldChar w:fldCharType="begin"/>
      </w:r>
      <w:r>
        <w:instrText xml:space="preserve"> SEQ Figure \* ARABIC </w:instrText>
      </w:r>
      <w:r>
        <w:fldChar w:fldCharType="separate"/>
      </w:r>
      <w:r w:rsidR="00235CDA">
        <w:rPr>
          <w:noProof/>
        </w:rPr>
        <w:t>4</w:t>
      </w:r>
      <w:r>
        <w:fldChar w:fldCharType="end"/>
      </w:r>
      <w:r>
        <w:t xml:space="preserve"> - Receipt extraction feature Sequence Diagram</w:t>
      </w:r>
      <w:bookmarkEnd w:id="30"/>
    </w:p>
    <w:p w14:paraId="69149E39" w14:textId="2E718BD2" w:rsidR="005961EA" w:rsidRDefault="005961EA" w:rsidP="005961EA">
      <w:r>
        <w:t xml:space="preserve">The </w:t>
      </w:r>
      <w:r w:rsidRPr="005961EA">
        <w:rPr>
          <w:i/>
          <w:iCs/>
        </w:rPr>
        <w:t xml:space="preserve">figure </w:t>
      </w:r>
      <w:r w:rsidR="001A1A0F">
        <w:rPr>
          <w:i/>
          <w:iCs/>
        </w:rPr>
        <w:t>3</w:t>
      </w:r>
      <w:r>
        <w:rPr>
          <w:i/>
          <w:iCs/>
        </w:rPr>
        <w:t xml:space="preserve"> </w:t>
      </w:r>
      <w:r>
        <w:t>show the</w:t>
      </w:r>
      <w:r w:rsidR="006B63A3">
        <w:t xml:space="preserve"> different interaction of the different agents </w:t>
      </w:r>
      <w:r w:rsidR="005213F3">
        <w:t>such has the user with the mobile application</w:t>
      </w:r>
      <w:r w:rsidR="00672025">
        <w:t>, the mobile application with the server and finally the server with the database, YOLO model and finally the OCR.</w:t>
      </w:r>
    </w:p>
    <w:p w14:paraId="2E1FAB4C" w14:textId="77777777" w:rsidR="000A0D36" w:rsidRPr="005961EA" w:rsidRDefault="000A0D36" w:rsidP="005961EA"/>
    <w:p w14:paraId="561EE3D0" w14:textId="76ED2581" w:rsidR="00B3171F" w:rsidRDefault="00C747CD" w:rsidP="000A0D36">
      <w:pPr>
        <w:pStyle w:val="Heading3"/>
      </w:pPr>
      <w:bookmarkStart w:id="31" w:name="_Toc156037996"/>
      <w:r>
        <w:t>Database structure</w:t>
      </w:r>
      <w:bookmarkEnd w:id="31"/>
    </w:p>
    <w:p w14:paraId="4FBBE545" w14:textId="77777777" w:rsidR="000A0D36" w:rsidRPr="000A0D36" w:rsidRDefault="000A0D36" w:rsidP="000A0D36"/>
    <w:p w14:paraId="1F09AE52" w14:textId="77777777" w:rsidR="00B3171F" w:rsidRDefault="00B3171F" w:rsidP="00B3171F">
      <w:pPr>
        <w:keepNext/>
      </w:pPr>
      <w:r>
        <w:rPr>
          <w:noProof/>
        </w:rPr>
        <w:drawing>
          <wp:inline distT="0" distB="0" distL="0" distR="0" wp14:anchorId="0E617889" wp14:editId="76576A86">
            <wp:extent cx="5124841" cy="2112166"/>
            <wp:effectExtent l="0" t="0" r="6350" b="0"/>
            <wp:docPr id="2122564891" name="Picture 12" descr="https://www.draw.io/?open=W109937cff21db2b5%2F109937CFF21DB2B5!105872&amp;local-data=%7B%22type%22%3A%22OneDrive%22%2C%22id%22%3A%22109937CFF21DB2B5!105872%22%2C%22driveId%22%3A%22109937cff21db2b5%22%2C%22lastModifiedDate%22%3A%222024-01-10T19%3A03%3A14.25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891" name="Picture 12" descr="https://www.draw.io/?open=W109937cff21db2b5%2F109937CFF21DB2B5!105872&amp;local-data=%7B%22type%22%3A%22OneDrive%22%2C%22id%22%3A%22109937CFF21DB2B5!105872%22%2C%22driveId%22%3A%22109937cff21db2b5%22%2C%22lastModifiedDate%22%3A%222024-01-10T19%3A03%3A14.253Z%22%2C%22pageId%22%3A%22C5RBs43oDa-KdzZeNtuy%22%2C%22layers%22%3A%5B0%5D%7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58286" cy="2125950"/>
                    </a:xfrm>
                    <a:prstGeom prst="rect">
                      <a:avLst/>
                    </a:prstGeom>
                  </pic:spPr>
                </pic:pic>
              </a:graphicData>
            </a:graphic>
          </wp:inline>
        </w:drawing>
      </w:r>
    </w:p>
    <w:p w14:paraId="10E242B5" w14:textId="60EC4D89" w:rsidR="00C747CD" w:rsidRDefault="00B3171F" w:rsidP="00B3171F">
      <w:pPr>
        <w:pStyle w:val="Caption"/>
      </w:pPr>
      <w:bookmarkStart w:id="32" w:name="_Toc156038864"/>
      <w:r>
        <w:t xml:space="preserve">Figure </w:t>
      </w:r>
      <w:r>
        <w:fldChar w:fldCharType="begin"/>
      </w:r>
      <w:r>
        <w:instrText xml:space="preserve"> SEQ Figure \* ARABIC </w:instrText>
      </w:r>
      <w:r>
        <w:fldChar w:fldCharType="separate"/>
      </w:r>
      <w:r w:rsidR="00235CDA">
        <w:rPr>
          <w:noProof/>
        </w:rPr>
        <w:t>5</w:t>
      </w:r>
      <w:r>
        <w:fldChar w:fldCharType="end"/>
      </w:r>
      <w:r>
        <w:t xml:space="preserve"> - Database Table structure</w:t>
      </w:r>
      <w:bookmarkEnd w:id="32"/>
    </w:p>
    <w:p w14:paraId="7E353538" w14:textId="77777777" w:rsidR="003B43EA" w:rsidRDefault="003B43EA" w:rsidP="003B43EA"/>
    <w:p w14:paraId="0A89D351" w14:textId="5EEAC199" w:rsidR="003B43EA" w:rsidRDefault="003B43EA" w:rsidP="00F02CDF">
      <w:pPr>
        <w:pStyle w:val="Heading2"/>
      </w:pPr>
      <w:bookmarkStart w:id="33" w:name="_Toc156037997"/>
      <w:r>
        <w:t>Imple</w:t>
      </w:r>
      <w:r w:rsidR="00F02CDF">
        <w:t>mentation and Testing</w:t>
      </w:r>
      <w:bookmarkEnd w:id="33"/>
    </w:p>
    <w:p w14:paraId="20DBA236" w14:textId="5EC853DC" w:rsidR="00F02CDF" w:rsidRDefault="00390535" w:rsidP="00390535">
      <w:pPr>
        <w:pStyle w:val="Heading3"/>
      </w:pPr>
      <w:bookmarkStart w:id="34" w:name="_Toc156037998"/>
      <w:r>
        <w:t>Implementation</w:t>
      </w:r>
      <w:bookmarkEnd w:id="34"/>
    </w:p>
    <w:p w14:paraId="06597786" w14:textId="3003C7FC" w:rsidR="00390535" w:rsidRPr="00390535" w:rsidRDefault="00FD5EF1" w:rsidP="00390535">
      <w:r>
        <w:t>For this project</w:t>
      </w:r>
      <w:r w:rsidR="00566168">
        <w:t>,</w:t>
      </w:r>
      <w:r w:rsidR="00636971">
        <w:t xml:space="preserve"> has explained in the </w:t>
      </w:r>
      <w:r w:rsidR="00566168">
        <w:t>precedents section of this report</w:t>
      </w:r>
      <w:r w:rsidR="008C36F5">
        <w:t xml:space="preserve"> and more precisely in System Structure </w:t>
      </w:r>
      <w:r w:rsidR="006D4D0E">
        <w:t>section</w:t>
      </w:r>
      <w:r w:rsidR="000C57A8">
        <w:t xml:space="preserve">, </w:t>
      </w:r>
      <w:r w:rsidR="00412354">
        <w:t>a mobile application using Flutter will be implemented</w:t>
      </w:r>
      <w:r w:rsidR="00B51FC2">
        <w:t>.  On the other side</w:t>
      </w:r>
      <w:r w:rsidR="00CC2380">
        <w:t>,</w:t>
      </w:r>
      <w:r w:rsidR="00B51FC2">
        <w:t xml:space="preserve"> </w:t>
      </w:r>
      <w:r w:rsidR="00772ABD">
        <w:t>in the server</w:t>
      </w:r>
      <w:r w:rsidR="00CC2380">
        <w:t xml:space="preserve"> which will be mostly code in python will contain the </w:t>
      </w:r>
      <w:r w:rsidR="006E7310">
        <w:t>receipt recognitio</w:t>
      </w:r>
      <w:r w:rsidR="00563200">
        <w:t xml:space="preserve">n component compose of a YOLO algorithm version 8 callable through </w:t>
      </w:r>
      <w:r w:rsidR="006A7114">
        <w:t xml:space="preserve">Ultralitics followed by </w:t>
      </w:r>
      <w:r w:rsidR="00821F0C">
        <w:t xml:space="preserve">the efficient text extraction Tesseract. The project </w:t>
      </w:r>
      <w:r w:rsidR="00D71F5B">
        <w:t>architecture</w:t>
      </w:r>
      <w:r w:rsidR="00821F0C">
        <w:t xml:space="preserve"> </w:t>
      </w:r>
      <w:r w:rsidR="0070751C">
        <w:t xml:space="preserve">is design with a clear separation of concern, where the </w:t>
      </w:r>
      <w:r w:rsidR="005E35CD">
        <w:t>back-end</w:t>
      </w:r>
      <w:r w:rsidR="0070751C">
        <w:t xml:space="preserve"> process </w:t>
      </w:r>
      <w:r w:rsidR="00D71F5B">
        <w:t>receipt data and the front end which handling user interaction.</w:t>
      </w:r>
    </w:p>
    <w:p w14:paraId="27F5B0F5" w14:textId="2333F989" w:rsidR="002C05E2" w:rsidRDefault="00F72230" w:rsidP="005E35CD">
      <w:pPr>
        <w:pStyle w:val="Heading3"/>
      </w:pPr>
      <w:bookmarkStart w:id="35" w:name="_Toc156037999"/>
      <w:r>
        <w:t>Testing</w:t>
      </w:r>
      <w:bookmarkEnd w:id="35"/>
    </w:p>
    <w:p w14:paraId="3BE1EF62" w14:textId="27BE0E72" w:rsidR="003F681C" w:rsidRDefault="000B51A1" w:rsidP="002C05E2">
      <w:r>
        <w:t xml:space="preserve">Testing </w:t>
      </w:r>
      <w:r w:rsidR="007846E5">
        <w:t xml:space="preserve">is a critical part in project development. Therefore, </w:t>
      </w:r>
      <w:r w:rsidR="00682EF6">
        <w:t>a Test-Driven</w:t>
      </w:r>
      <w:r w:rsidR="002B6A69">
        <w:t xml:space="preserve"> Development (TDD) will be </w:t>
      </w:r>
      <w:r w:rsidR="00CF36FD">
        <w:t>applied</w:t>
      </w:r>
      <w:r w:rsidR="008F14A8">
        <w:t xml:space="preserve"> to ensure a robust </w:t>
      </w:r>
      <w:r w:rsidR="00683835">
        <w:t>and error-free implementation and development. The unit tests</w:t>
      </w:r>
      <w:r w:rsidR="00A663EC">
        <w:t xml:space="preserve"> will be written for </w:t>
      </w:r>
      <w:r w:rsidR="00CF36FD">
        <w:t>each</w:t>
      </w:r>
      <w:r w:rsidR="00DC39B4">
        <w:t xml:space="preserve"> key module of the project, followed by integration tests to ensure </w:t>
      </w:r>
      <w:r w:rsidR="009476C0">
        <w:t>a global stability</w:t>
      </w:r>
      <w:r w:rsidR="00CF36FD">
        <w:t xml:space="preserve">. Furthermore, </w:t>
      </w:r>
      <w:r w:rsidR="00EC5450">
        <w:t xml:space="preserve">some performance </w:t>
      </w:r>
      <w:r w:rsidR="00DC5405">
        <w:t xml:space="preserve">measurement will be done firstly on the </w:t>
      </w:r>
      <w:r w:rsidR="00C3742F">
        <w:t xml:space="preserve">receipt recognition to ensure good result and </w:t>
      </w:r>
      <w:r w:rsidR="00F47051">
        <w:t>high-speed</w:t>
      </w:r>
      <w:r w:rsidR="0046663E">
        <w:t xml:space="preserve"> processing, and secondly measuring the </w:t>
      </w:r>
      <w:r w:rsidR="00581C1B">
        <w:t xml:space="preserve">application to server respond time to ensure good </w:t>
      </w:r>
      <w:r w:rsidR="00FC5A7D">
        <w:t>user experience.</w:t>
      </w:r>
    </w:p>
    <w:p w14:paraId="4B35EC02" w14:textId="6FF4A220" w:rsidR="009052CB" w:rsidRDefault="009052CB" w:rsidP="009052CB">
      <w:pPr>
        <w:pStyle w:val="Heading2"/>
      </w:pPr>
      <w:bookmarkStart w:id="36" w:name="_Toc156038000"/>
      <w:r>
        <w:t>Ethics</w:t>
      </w:r>
      <w:bookmarkEnd w:id="36"/>
    </w:p>
    <w:tbl>
      <w:tblPr>
        <w:tblStyle w:val="TableGrid"/>
        <w:tblW w:w="1148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3"/>
        <w:gridCol w:w="5799"/>
      </w:tblGrid>
      <w:tr w:rsidR="00DD374B" w14:paraId="7D5FDAD9" w14:textId="77777777" w:rsidTr="00D30462">
        <w:trPr>
          <w:trHeight w:val="7593"/>
        </w:trPr>
        <w:tc>
          <w:tcPr>
            <w:tcW w:w="4975" w:type="dxa"/>
          </w:tcPr>
          <w:p w14:paraId="3810656D" w14:textId="77777777" w:rsidR="00D30462" w:rsidRDefault="00DA76A4" w:rsidP="00D30462">
            <w:pPr>
              <w:keepNext/>
            </w:pPr>
            <w:r>
              <w:rPr>
                <w:noProof/>
              </w:rPr>
              <w:drawing>
                <wp:inline distT="0" distB="0" distL="0" distR="0" wp14:anchorId="0E024F10" wp14:editId="5CCAF80C">
                  <wp:extent cx="3471620" cy="4492800"/>
                  <wp:effectExtent l="0" t="0" r="0" b="0"/>
                  <wp:docPr id="15843688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368878" name="Picture 1584368878"/>
                          <pic:cNvPicPr/>
                        </pic:nvPicPr>
                        <pic:blipFill>
                          <a:blip r:embed="rId21">
                            <a:extLst>
                              <a:ext uri="{28A0092B-C50C-407E-A947-70E740481C1C}">
                                <a14:useLocalDpi xmlns:a14="http://schemas.microsoft.com/office/drawing/2010/main" val="0"/>
                              </a:ext>
                            </a:extLst>
                          </a:blip>
                          <a:stretch>
                            <a:fillRect/>
                          </a:stretch>
                        </pic:blipFill>
                        <pic:spPr>
                          <a:xfrm>
                            <a:off x="0" y="0"/>
                            <a:ext cx="3471620" cy="4492800"/>
                          </a:xfrm>
                          <a:prstGeom prst="rect">
                            <a:avLst/>
                          </a:prstGeom>
                        </pic:spPr>
                      </pic:pic>
                    </a:graphicData>
                  </a:graphic>
                </wp:inline>
              </w:drawing>
            </w:r>
          </w:p>
          <w:p w14:paraId="7F39C87F" w14:textId="67C94E0C" w:rsidR="00DA76A4" w:rsidRDefault="00D30462" w:rsidP="00D30462">
            <w:pPr>
              <w:pStyle w:val="Caption"/>
            </w:pPr>
            <w:r>
              <w:t xml:space="preserve">                 </w:t>
            </w:r>
            <w:bookmarkStart w:id="37" w:name="_Toc156038865"/>
            <w:r>
              <w:t xml:space="preserve">Figure </w:t>
            </w:r>
            <w:r>
              <w:fldChar w:fldCharType="begin"/>
            </w:r>
            <w:r>
              <w:instrText xml:space="preserve"> SEQ Figure \* ARABIC </w:instrText>
            </w:r>
            <w:r>
              <w:fldChar w:fldCharType="separate"/>
            </w:r>
            <w:r w:rsidR="00235CDA">
              <w:rPr>
                <w:noProof/>
              </w:rPr>
              <w:t>6</w:t>
            </w:r>
            <w:r>
              <w:fldChar w:fldCharType="end"/>
            </w:r>
            <w:r>
              <w:t xml:space="preserve"> - Ethic form</w:t>
            </w:r>
            <w:bookmarkEnd w:id="37"/>
          </w:p>
        </w:tc>
        <w:tc>
          <w:tcPr>
            <w:tcW w:w="6507" w:type="dxa"/>
          </w:tcPr>
          <w:p w14:paraId="66CDB9DA" w14:textId="619FB141" w:rsidR="00DA76A4" w:rsidRDefault="00DA76A4" w:rsidP="00DA76A4">
            <w:r>
              <w:rPr>
                <w:noProof/>
              </w:rPr>
              <w:drawing>
                <wp:inline distT="0" distB="0" distL="0" distR="0" wp14:anchorId="465FED38" wp14:editId="315EF4D0">
                  <wp:extent cx="3471622" cy="4492800"/>
                  <wp:effectExtent l="0" t="0" r="0" b="0"/>
                  <wp:docPr id="963223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2377" name="Picture 96322377"/>
                          <pic:cNvPicPr/>
                        </pic:nvPicPr>
                        <pic:blipFill>
                          <a:blip r:embed="rId22">
                            <a:extLst>
                              <a:ext uri="{28A0092B-C50C-407E-A947-70E740481C1C}">
                                <a14:useLocalDpi xmlns:a14="http://schemas.microsoft.com/office/drawing/2010/main" val="0"/>
                              </a:ext>
                            </a:extLst>
                          </a:blip>
                          <a:stretch>
                            <a:fillRect/>
                          </a:stretch>
                        </pic:blipFill>
                        <pic:spPr>
                          <a:xfrm>
                            <a:off x="0" y="0"/>
                            <a:ext cx="3471622" cy="4492800"/>
                          </a:xfrm>
                          <a:prstGeom prst="rect">
                            <a:avLst/>
                          </a:prstGeom>
                        </pic:spPr>
                      </pic:pic>
                    </a:graphicData>
                  </a:graphic>
                </wp:inline>
              </w:drawing>
            </w:r>
          </w:p>
        </w:tc>
      </w:tr>
    </w:tbl>
    <w:p w14:paraId="5D5562C2" w14:textId="77777777" w:rsidR="00DA76A4" w:rsidRPr="00DA76A4" w:rsidRDefault="00DA76A4" w:rsidP="00DA76A4"/>
    <w:p w14:paraId="2B10BDC4" w14:textId="0BAF5D6C" w:rsidR="009052CB" w:rsidRDefault="009052CB" w:rsidP="009052CB"/>
    <w:p w14:paraId="68225415" w14:textId="5820E7B9" w:rsidR="000A67E1" w:rsidRPr="009052CB" w:rsidRDefault="000A67E1" w:rsidP="009052CB"/>
    <w:p w14:paraId="2C28A332" w14:textId="38D3C838" w:rsidR="00DC22DF" w:rsidRPr="00DC22DF" w:rsidRDefault="00DC22DF" w:rsidP="00DC22DF"/>
    <w:p w14:paraId="3ED024E1" w14:textId="0F11B095" w:rsidR="009E3A7B" w:rsidRPr="009E3A7B" w:rsidRDefault="0055452F" w:rsidP="002F220A">
      <w:pPr>
        <w:pStyle w:val="Heading1"/>
      </w:pPr>
      <w:bookmarkStart w:id="38" w:name="_Toc156038001"/>
      <w:r>
        <w:t>Reference</w:t>
      </w:r>
      <w:bookmarkEnd w:id="38"/>
      <w:r>
        <w:t xml:space="preserve"> </w:t>
      </w:r>
    </w:p>
    <w:p w14:paraId="246C8B80" w14:textId="77777777" w:rsidR="009E3A7B" w:rsidRPr="009E3A7B" w:rsidRDefault="009E3A7B" w:rsidP="009E3A7B">
      <w:pPr>
        <w:pStyle w:val="Bibliography"/>
        <w:rPr>
          <w:rFonts w:ascii="Calibri" w:cs="Calibri"/>
          <w:lang w:val="en-GB"/>
        </w:rPr>
      </w:pPr>
      <w:r>
        <w:fldChar w:fldCharType="begin"/>
      </w:r>
      <w:r>
        <w:instrText xml:space="preserve"> ADDIN ZOTERO_BIBL {"uncited":[],"omitted":[],"custom":[]} CSL_BIBLIOGRAPHY </w:instrText>
      </w:r>
      <w:r>
        <w:fldChar w:fldCharType="separate"/>
      </w:r>
      <w:r w:rsidRPr="009E3A7B">
        <w:rPr>
          <w:rFonts w:ascii="Calibri" w:cs="Calibri"/>
          <w:lang w:val="en-GB"/>
        </w:rPr>
        <w:t xml:space="preserve">Alabdullah, T. (2019) ‘Management Accounting and Service Companies’ Performance: Research in Emerging Economies’, </w:t>
      </w:r>
      <w:r w:rsidRPr="009E3A7B">
        <w:rPr>
          <w:rFonts w:ascii="Calibri" w:cs="Calibri"/>
          <w:i/>
          <w:iCs/>
          <w:lang w:val="en-GB"/>
        </w:rPr>
        <w:t>Australasian Accounting, Business and Finance Journal</w:t>
      </w:r>
      <w:r w:rsidRPr="009E3A7B">
        <w:rPr>
          <w:rFonts w:ascii="Calibri" w:cs="Calibri"/>
          <w:lang w:val="en-GB"/>
        </w:rPr>
        <w:t>, 13(4), pp. 100–118. Available at: https://doi.org/10.14453/aabfj.v13i4.8.</w:t>
      </w:r>
    </w:p>
    <w:p w14:paraId="73307D98" w14:textId="77777777" w:rsidR="009E3A7B" w:rsidRPr="009E3A7B" w:rsidRDefault="009E3A7B" w:rsidP="009E3A7B">
      <w:pPr>
        <w:pStyle w:val="Bibliography"/>
        <w:rPr>
          <w:rFonts w:ascii="Calibri" w:cs="Calibri"/>
          <w:lang w:val="en-GB"/>
        </w:rPr>
      </w:pPr>
      <w:r w:rsidRPr="009E3A7B">
        <w:rPr>
          <w:rFonts w:ascii="Calibri" w:cs="Calibri"/>
          <w:lang w:val="en-GB"/>
        </w:rPr>
        <w:t>Benchekroun, O. (2022) ‘Computer Vision for Document Image Analysis and Text Extraction’.</w:t>
      </w:r>
    </w:p>
    <w:p w14:paraId="264F3717" w14:textId="77777777" w:rsidR="009E3A7B" w:rsidRPr="009E3A7B" w:rsidRDefault="009E3A7B" w:rsidP="009E3A7B">
      <w:pPr>
        <w:pStyle w:val="Bibliography"/>
        <w:rPr>
          <w:rFonts w:ascii="Calibri" w:cs="Calibri"/>
          <w:lang w:val="en-GB"/>
        </w:rPr>
      </w:pPr>
      <w:r w:rsidRPr="009E3A7B">
        <w:rPr>
          <w:rFonts w:ascii="Calibri" w:cs="Calibri"/>
          <w:lang w:val="en-GB"/>
        </w:rPr>
        <w:t>Darsha, W.B. (2023) ‘Information Extraction From Scanned Invoices using Machine Learning, OCR and Spatial Feature Mapping Techniques’.</w:t>
      </w:r>
    </w:p>
    <w:p w14:paraId="48014565" w14:textId="77777777" w:rsidR="009E3A7B" w:rsidRPr="009E3A7B" w:rsidRDefault="009E3A7B" w:rsidP="009E3A7B">
      <w:pPr>
        <w:pStyle w:val="Bibliography"/>
        <w:rPr>
          <w:rFonts w:ascii="Calibri" w:cs="Calibri"/>
          <w:lang w:val="en-GB"/>
        </w:rPr>
      </w:pPr>
      <w:r w:rsidRPr="009E3A7B">
        <w:rPr>
          <w:rFonts w:ascii="Calibri" w:cs="Calibri"/>
          <w:lang w:val="en-GB"/>
        </w:rPr>
        <w:t>Odd, J. and Theologou, E. (2018) ‘Utilize OCR text to extract receipt data and classify receipts with common Machine Learning algorithms’.</w:t>
      </w:r>
    </w:p>
    <w:p w14:paraId="73D01DF0" w14:textId="77777777" w:rsidR="009E3A7B" w:rsidRPr="009E3A7B" w:rsidRDefault="009E3A7B" w:rsidP="009E3A7B">
      <w:pPr>
        <w:pStyle w:val="Bibliography"/>
        <w:rPr>
          <w:rFonts w:ascii="Calibri" w:cs="Calibri"/>
          <w:lang w:val="en-GB"/>
        </w:rPr>
      </w:pPr>
      <w:r w:rsidRPr="009E3A7B">
        <w:rPr>
          <w:rFonts w:ascii="Calibri" w:cs="Calibri"/>
          <w:lang w:val="en-GB"/>
        </w:rPr>
        <w:t>Wu, W. (2018) ‘React Native vs Flutter, cross-platform mobile application frameworks’.</w:t>
      </w:r>
    </w:p>
    <w:p w14:paraId="3E507B26" w14:textId="42BFA4AA" w:rsidR="0055452F" w:rsidRDefault="009E3A7B" w:rsidP="007929F4">
      <w:r>
        <w:fldChar w:fldCharType="end"/>
      </w:r>
    </w:p>
    <w:p w14:paraId="4FA310AE" w14:textId="0E13D335" w:rsidR="0055452F" w:rsidRDefault="0055452F" w:rsidP="0055452F">
      <w:pPr>
        <w:pStyle w:val="Heading1"/>
      </w:pPr>
      <w:bookmarkStart w:id="39" w:name="_Toc156038002"/>
      <w:r>
        <w:t>Bibliography</w:t>
      </w:r>
      <w:bookmarkEnd w:id="39"/>
    </w:p>
    <w:p w14:paraId="42D9478A" w14:textId="77777777" w:rsidR="002E3E64" w:rsidRDefault="002E3E64" w:rsidP="002E3E64">
      <w:pPr>
        <w:spacing w:after="0" w:line="240" w:lineRule="auto"/>
        <w:rPr>
          <w:sz w:val="24"/>
          <w:szCs w:val="24"/>
          <w:lang w:val="en-MU"/>
        </w:rPr>
      </w:pPr>
      <w:r>
        <w:rPr>
          <w:i/>
          <w:iCs/>
        </w:rPr>
        <w:t>Azure AI Vision with OCR and AI | Microsoft Azure</w:t>
      </w:r>
      <w:r>
        <w:t xml:space="preserve"> (no date). Available at: </w:t>
      </w:r>
      <w:hyperlink r:id="rId23" w:history="1">
        <w:r>
          <w:rPr>
            <w:rStyle w:val="Hyperlink"/>
          </w:rPr>
          <w:t>https://azure.microsoft.com/en-us/products/ai-services/ai-vision</w:t>
        </w:r>
      </w:hyperlink>
      <w:r>
        <w:t xml:space="preserve"> (Accessed: 12 January 2024).</w:t>
      </w:r>
    </w:p>
    <w:p w14:paraId="249A4B8E" w14:textId="77777777" w:rsidR="002E3E64" w:rsidRDefault="002E3E64" w:rsidP="002E3E64">
      <w:r>
        <w:rPr>
          <w:i/>
          <w:iCs/>
        </w:rPr>
        <w:t>Flutter documentation</w:t>
      </w:r>
      <w:r>
        <w:t xml:space="preserve"> (no date). Available at: </w:t>
      </w:r>
      <w:hyperlink r:id="rId24" w:history="1">
        <w:r>
          <w:rPr>
            <w:rStyle w:val="Hyperlink"/>
          </w:rPr>
          <w:t>https://docs.flutter.dev/</w:t>
        </w:r>
      </w:hyperlink>
      <w:r>
        <w:t xml:space="preserve"> (Accessed: 12 January 2024).</w:t>
      </w:r>
    </w:p>
    <w:p w14:paraId="4E5158EE" w14:textId="77777777" w:rsidR="002E3E64" w:rsidRDefault="002E3E64" w:rsidP="002E3E64">
      <w:r>
        <w:rPr>
          <w:i/>
          <w:iCs/>
        </w:rPr>
        <w:t>Google Colaboratory</w:t>
      </w:r>
      <w:r>
        <w:t xml:space="preserve"> (no date). Available at: </w:t>
      </w:r>
      <w:hyperlink r:id="rId25" w:history="1">
        <w:r>
          <w:rPr>
            <w:rStyle w:val="Hyperlink"/>
          </w:rPr>
          <w:t>https://colab.research.google.com/</w:t>
        </w:r>
      </w:hyperlink>
      <w:r>
        <w:t xml:space="preserve"> (Accessed: 12 January 2024).</w:t>
      </w:r>
    </w:p>
    <w:p w14:paraId="21CD9434" w14:textId="77777777" w:rsidR="002E3E64" w:rsidRDefault="002E3E64" w:rsidP="002E3E64">
      <w:r>
        <w:rPr>
          <w:i/>
          <w:iCs/>
        </w:rPr>
        <w:t>Présentation de l’API Google Drive | Google Drive</w:t>
      </w:r>
      <w:r>
        <w:t xml:space="preserve"> (no date) </w:t>
      </w:r>
      <w:r>
        <w:rPr>
          <w:i/>
          <w:iCs/>
        </w:rPr>
        <w:t>Google for Developers</w:t>
      </w:r>
      <w:r>
        <w:t xml:space="preserve">. Available at: </w:t>
      </w:r>
      <w:hyperlink r:id="rId26" w:history="1">
        <w:r>
          <w:rPr>
            <w:rStyle w:val="Hyperlink"/>
          </w:rPr>
          <w:t>https://developers.google.com/drive/api/guides/about-sdk?hl=fr</w:t>
        </w:r>
      </w:hyperlink>
      <w:r>
        <w:t xml:space="preserve"> (Accessed: 12 January 2024).</w:t>
      </w:r>
    </w:p>
    <w:p w14:paraId="66BB5E63" w14:textId="77777777" w:rsidR="002E3E64" w:rsidRDefault="002E3E64" w:rsidP="002E3E64">
      <w:r>
        <w:rPr>
          <w:i/>
          <w:iCs/>
        </w:rPr>
        <w:t>React Native · Learn once, write anywhere</w:t>
      </w:r>
      <w:r>
        <w:t xml:space="preserve"> (no date). Available at: </w:t>
      </w:r>
      <w:hyperlink r:id="rId27" w:history="1">
        <w:r>
          <w:rPr>
            <w:rStyle w:val="Hyperlink"/>
          </w:rPr>
          <w:t>https://reactnative.dev/</w:t>
        </w:r>
      </w:hyperlink>
      <w:r>
        <w:t xml:space="preserve"> (Accessed: 12 January 2024).</w:t>
      </w:r>
    </w:p>
    <w:p w14:paraId="3D20F174" w14:textId="77777777" w:rsidR="002E3E64" w:rsidRDefault="002E3E64" w:rsidP="002E3E64">
      <w:r>
        <w:rPr>
          <w:i/>
          <w:iCs/>
        </w:rPr>
        <w:t>scikit-learn: machine learning in Python — scikit-learn 1.3.2 documentation</w:t>
      </w:r>
      <w:r>
        <w:t xml:space="preserve"> (no date). Available at: </w:t>
      </w:r>
      <w:hyperlink r:id="rId28" w:history="1">
        <w:r>
          <w:rPr>
            <w:rStyle w:val="Hyperlink"/>
          </w:rPr>
          <w:t>https://scikit-learn.org/stable/index.html</w:t>
        </w:r>
      </w:hyperlink>
      <w:r>
        <w:t xml:space="preserve"> (Accessed: 12 January 2024).</w:t>
      </w:r>
    </w:p>
    <w:p w14:paraId="33DBC1CA" w14:textId="77777777" w:rsidR="002E3E64" w:rsidRDefault="002E3E64" w:rsidP="002E3E64">
      <w:r>
        <w:rPr>
          <w:i/>
          <w:iCs/>
        </w:rPr>
        <w:t>Tesseract User Manual</w:t>
      </w:r>
      <w:r>
        <w:t xml:space="preserve"> (no date) </w:t>
      </w:r>
      <w:r>
        <w:rPr>
          <w:i/>
          <w:iCs/>
        </w:rPr>
        <w:t>tessdoc</w:t>
      </w:r>
      <w:r>
        <w:t xml:space="preserve">. Available at: </w:t>
      </w:r>
      <w:hyperlink r:id="rId29" w:history="1">
        <w:r>
          <w:rPr>
            <w:rStyle w:val="Hyperlink"/>
          </w:rPr>
          <w:t>https://tesseract-ocr.github.io/tessdoc/Home.html</w:t>
        </w:r>
      </w:hyperlink>
      <w:r>
        <w:t xml:space="preserve"> (Accessed: 12 January 2024).</w:t>
      </w:r>
    </w:p>
    <w:p w14:paraId="10A62346" w14:textId="77777777" w:rsidR="002E3E64" w:rsidRDefault="002E3E64" w:rsidP="002E3E64">
      <w:r>
        <w:t xml:space="preserve">Ultralytics (no date) </w:t>
      </w:r>
      <w:r>
        <w:rPr>
          <w:i/>
          <w:iCs/>
        </w:rPr>
        <w:t>Train</w:t>
      </w:r>
      <w:r>
        <w:t xml:space="preserve">. Available at: </w:t>
      </w:r>
      <w:hyperlink r:id="rId30" w:history="1">
        <w:r>
          <w:rPr>
            <w:rStyle w:val="Hyperlink"/>
          </w:rPr>
          <w:t>https://docs.ultralytics.com/modes/train</w:t>
        </w:r>
      </w:hyperlink>
      <w:r>
        <w:t xml:space="preserve"> (Accessed: 12 January 2024).</w:t>
      </w:r>
    </w:p>
    <w:p w14:paraId="30DE295C" w14:textId="05015CA2" w:rsidR="002E3E64" w:rsidRPr="002E3E64" w:rsidRDefault="002E3E64" w:rsidP="002E3E64"/>
    <w:sectPr w:rsidR="002E3E64" w:rsidRPr="002E3E64" w:rsidSect="001B28C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4FDD7" w14:textId="77777777" w:rsidR="001B28C7" w:rsidRDefault="001B28C7" w:rsidP="005441DE">
      <w:pPr>
        <w:spacing w:after="0" w:line="240" w:lineRule="auto"/>
      </w:pPr>
      <w:r>
        <w:separator/>
      </w:r>
    </w:p>
  </w:endnote>
  <w:endnote w:type="continuationSeparator" w:id="0">
    <w:p w14:paraId="51AC8FB8" w14:textId="77777777" w:rsidR="001B28C7" w:rsidRDefault="001B28C7" w:rsidP="00544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772FD" w14:textId="77777777" w:rsidR="002016C1" w:rsidRDefault="002016C1">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5BF04B96" w14:textId="2678BD6B" w:rsidR="005441DE" w:rsidRDefault="005441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E0490" w14:textId="77777777" w:rsidR="001B28C7" w:rsidRDefault="001B28C7" w:rsidP="005441DE">
      <w:pPr>
        <w:spacing w:after="0" w:line="240" w:lineRule="auto"/>
      </w:pPr>
      <w:r>
        <w:separator/>
      </w:r>
    </w:p>
  </w:footnote>
  <w:footnote w:type="continuationSeparator" w:id="0">
    <w:p w14:paraId="45158166" w14:textId="77777777" w:rsidR="001B28C7" w:rsidRDefault="001B28C7" w:rsidP="005441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7D00E6"/>
    <w:multiLevelType w:val="hybridMultilevel"/>
    <w:tmpl w:val="B204C042"/>
    <w:lvl w:ilvl="0" w:tplc="219A96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82367A"/>
    <w:multiLevelType w:val="hybridMultilevel"/>
    <w:tmpl w:val="ECA4161E"/>
    <w:lvl w:ilvl="0" w:tplc="494A1C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AE3B0F"/>
    <w:multiLevelType w:val="hybridMultilevel"/>
    <w:tmpl w:val="EF986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8B67FA"/>
    <w:multiLevelType w:val="hybridMultilevel"/>
    <w:tmpl w:val="4A34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8866790">
    <w:abstractNumId w:val="1"/>
  </w:num>
  <w:num w:numId="2" w16cid:durableId="215509876">
    <w:abstractNumId w:val="0"/>
  </w:num>
  <w:num w:numId="3" w16cid:durableId="1648978079">
    <w:abstractNumId w:val="3"/>
  </w:num>
  <w:num w:numId="4" w16cid:durableId="17902746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0DF"/>
    <w:rsid w:val="00001EB4"/>
    <w:rsid w:val="00004C08"/>
    <w:rsid w:val="00011D46"/>
    <w:rsid w:val="00017FC0"/>
    <w:rsid w:val="00020CC7"/>
    <w:rsid w:val="0004023F"/>
    <w:rsid w:val="0004356B"/>
    <w:rsid w:val="000438BE"/>
    <w:rsid w:val="000530DA"/>
    <w:rsid w:val="00054EA1"/>
    <w:rsid w:val="000555E3"/>
    <w:rsid w:val="00065818"/>
    <w:rsid w:val="00072337"/>
    <w:rsid w:val="00073A2F"/>
    <w:rsid w:val="00073AFF"/>
    <w:rsid w:val="00077D1E"/>
    <w:rsid w:val="00084F43"/>
    <w:rsid w:val="000875D7"/>
    <w:rsid w:val="00092D9B"/>
    <w:rsid w:val="00093C89"/>
    <w:rsid w:val="00094FD9"/>
    <w:rsid w:val="00096D85"/>
    <w:rsid w:val="000A0D36"/>
    <w:rsid w:val="000A363B"/>
    <w:rsid w:val="000A531B"/>
    <w:rsid w:val="000A67E1"/>
    <w:rsid w:val="000B0EDA"/>
    <w:rsid w:val="000B1E2E"/>
    <w:rsid w:val="000B2DC1"/>
    <w:rsid w:val="000B37E5"/>
    <w:rsid w:val="000B51A1"/>
    <w:rsid w:val="000C403C"/>
    <w:rsid w:val="000C57A8"/>
    <w:rsid w:val="000C6FCA"/>
    <w:rsid w:val="000D5933"/>
    <w:rsid w:val="000E2195"/>
    <w:rsid w:val="000F252D"/>
    <w:rsid w:val="000F262C"/>
    <w:rsid w:val="0010116E"/>
    <w:rsid w:val="00106F38"/>
    <w:rsid w:val="00111FCB"/>
    <w:rsid w:val="00113D84"/>
    <w:rsid w:val="00123DC9"/>
    <w:rsid w:val="00124609"/>
    <w:rsid w:val="00145699"/>
    <w:rsid w:val="00152C67"/>
    <w:rsid w:val="0015676C"/>
    <w:rsid w:val="001617DA"/>
    <w:rsid w:val="00162C0C"/>
    <w:rsid w:val="0016451F"/>
    <w:rsid w:val="00194D95"/>
    <w:rsid w:val="0019631E"/>
    <w:rsid w:val="001A1A0F"/>
    <w:rsid w:val="001A4973"/>
    <w:rsid w:val="001B05B6"/>
    <w:rsid w:val="001B28C7"/>
    <w:rsid w:val="001B47F6"/>
    <w:rsid w:val="001B6EA4"/>
    <w:rsid w:val="001C2127"/>
    <w:rsid w:val="001C3F78"/>
    <w:rsid w:val="001D5EFD"/>
    <w:rsid w:val="001E7983"/>
    <w:rsid w:val="001F4E81"/>
    <w:rsid w:val="001F533C"/>
    <w:rsid w:val="002016C1"/>
    <w:rsid w:val="002113BF"/>
    <w:rsid w:val="00214439"/>
    <w:rsid w:val="0022315D"/>
    <w:rsid w:val="00227F02"/>
    <w:rsid w:val="00235CDA"/>
    <w:rsid w:val="0023653E"/>
    <w:rsid w:val="00250D39"/>
    <w:rsid w:val="00252235"/>
    <w:rsid w:val="00260F06"/>
    <w:rsid w:val="0026724A"/>
    <w:rsid w:val="00284FA0"/>
    <w:rsid w:val="00287720"/>
    <w:rsid w:val="00287FA3"/>
    <w:rsid w:val="0029634D"/>
    <w:rsid w:val="002968A8"/>
    <w:rsid w:val="002A04CB"/>
    <w:rsid w:val="002A7C80"/>
    <w:rsid w:val="002B47A9"/>
    <w:rsid w:val="002B6A69"/>
    <w:rsid w:val="002C05E2"/>
    <w:rsid w:val="002C7267"/>
    <w:rsid w:val="002D4E8D"/>
    <w:rsid w:val="002E0C7D"/>
    <w:rsid w:val="002E3E64"/>
    <w:rsid w:val="002E41A0"/>
    <w:rsid w:val="002E50FF"/>
    <w:rsid w:val="002F220A"/>
    <w:rsid w:val="002F395E"/>
    <w:rsid w:val="003003C5"/>
    <w:rsid w:val="00325B67"/>
    <w:rsid w:val="003273D8"/>
    <w:rsid w:val="003323D4"/>
    <w:rsid w:val="0034277C"/>
    <w:rsid w:val="00343ED9"/>
    <w:rsid w:val="00343FEA"/>
    <w:rsid w:val="00345B85"/>
    <w:rsid w:val="003469AE"/>
    <w:rsid w:val="00350CE9"/>
    <w:rsid w:val="00350FA7"/>
    <w:rsid w:val="003646CF"/>
    <w:rsid w:val="003651DD"/>
    <w:rsid w:val="00366E52"/>
    <w:rsid w:val="00381C2A"/>
    <w:rsid w:val="00383955"/>
    <w:rsid w:val="00390535"/>
    <w:rsid w:val="00390ADB"/>
    <w:rsid w:val="00390D31"/>
    <w:rsid w:val="00390ECC"/>
    <w:rsid w:val="003A0544"/>
    <w:rsid w:val="003A4843"/>
    <w:rsid w:val="003B3A73"/>
    <w:rsid w:val="003B3ECE"/>
    <w:rsid w:val="003B43EA"/>
    <w:rsid w:val="003E38D8"/>
    <w:rsid w:val="003E537F"/>
    <w:rsid w:val="003E7A32"/>
    <w:rsid w:val="003E7FBC"/>
    <w:rsid w:val="003F681C"/>
    <w:rsid w:val="00410FCC"/>
    <w:rsid w:val="00412354"/>
    <w:rsid w:val="0042199C"/>
    <w:rsid w:val="004230BE"/>
    <w:rsid w:val="00431659"/>
    <w:rsid w:val="00432C5A"/>
    <w:rsid w:val="00432C80"/>
    <w:rsid w:val="00440017"/>
    <w:rsid w:val="00442A70"/>
    <w:rsid w:val="0044628A"/>
    <w:rsid w:val="0046663E"/>
    <w:rsid w:val="004679A4"/>
    <w:rsid w:val="004753CF"/>
    <w:rsid w:val="0047574C"/>
    <w:rsid w:val="00476FAE"/>
    <w:rsid w:val="004772DC"/>
    <w:rsid w:val="00480CB5"/>
    <w:rsid w:val="004924BA"/>
    <w:rsid w:val="004942E0"/>
    <w:rsid w:val="00495F0B"/>
    <w:rsid w:val="004A050E"/>
    <w:rsid w:val="004A1D59"/>
    <w:rsid w:val="004A4F45"/>
    <w:rsid w:val="004A5A45"/>
    <w:rsid w:val="004B3D5F"/>
    <w:rsid w:val="004C2723"/>
    <w:rsid w:val="004C4797"/>
    <w:rsid w:val="004C7400"/>
    <w:rsid w:val="004D185A"/>
    <w:rsid w:val="004D1E38"/>
    <w:rsid w:val="004D347B"/>
    <w:rsid w:val="004D7FB5"/>
    <w:rsid w:val="004E5680"/>
    <w:rsid w:val="004E739A"/>
    <w:rsid w:val="004F3338"/>
    <w:rsid w:val="005036E4"/>
    <w:rsid w:val="00512EE0"/>
    <w:rsid w:val="005208D1"/>
    <w:rsid w:val="005213F3"/>
    <w:rsid w:val="00523D56"/>
    <w:rsid w:val="005241D4"/>
    <w:rsid w:val="0052548B"/>
    <w:rsid w:val="00533C44"/>
    <w:rsid w:val="00537695"/>
    <w:rsid w:val="00537A57"/>
    <w:rsid w:val="005441DE"/>
    <w:rsid w:val="005505B7"/>
    <w:rsid w:val="0055452F"/>
    <w:rsid w:val="0055739B"/>
    <w:rsid w:val="00557624"/>
    <w:rsid w:val="00563200"/>
    <w:rsid w:val="005633DF"/>
    <w:rsid w:val="00563525"/>
    <w:rsid w:val="00566168"/>
    <w:rsid w:val="00571B74"/>
    <w:rsid w:val="005744D1"/>
    <w:rsid w:val="005747F3"/>
    <w:rsid w:val="00577934"/>
    <w:rsid w:val="00580663"/>
    <w:rsid w:val="00581C1B"/>
    <w:rsid w:val="005903EE"/>
    <w:rsid w:val="0059107A"/>
    <w:rsid w:val="00594608"/>
    <w:rsid w:val="00595A33"/>
    <w:rsid w:val="005961EA"/>
    <w:rsid w:val="005A177F"/>
    <w:rsid w:val="005A6F69"/>
    <w:rsid w:val="005B01D3"/>
    <w:rsid w:val="005B1E56"/>
    <w:rsid w:val="005B617F"/>
    <w:rsid w:val="005C08F2"/>
    <w:rsid w:val="005C4DF4"/>
    <w:rsid w:val="005C6F4E"/>
    <w:rsid w:val="005D08C1"/>
    <w:rsid w:val="005D1314"/>
    <w:rsid w:val="005E35CD"/>
    <w:rsid w:val="005E496F"/>
    <w:rsid w:val="005F585A"/>
    <w:rsid w:val="005F5951"/>
    <w:rsid w:val="00602372"/>
    <w:rsid w:val="006041F3"/>
    <w:rsid w:val="006122CC"/>
    <w:rsid w:val="0061590C"/>
    <w:rsid w:val="00615F4C"/>
    <w:rsid w:val="00617E00"/>
    <w:rsid w:val="006236A5"/>
    <w:rsid w:val="00625B37"/>
    <w:rsid w:val="00636971"/>
    <w:rsid w:val="00643C4F"/>
    <w:rsid w:val="00653BFB"/>
    <w:rsid w:val="00662B3C"/>
    <w:rsid w:val="00671CE1"/>
    <w:rsid w:val="00672025"/>
    <w:rsid w:val="00673C56"/>
    <w:rsid w:val="00680909"/>
    <w:rsid w:val="00682EF6"/>
    <w:rsid w:val="00683835"/>
    <w:rsid w:val="00684B68"/>
    <w:rsid w:val="006A7114"/>
    <w:rsid w:val="006B08DB"/>
    <w:rsid w:val="006B0A1E"/>
    <w:rsid w:val="006B1C9F"/>
    <w:rsid w:val="006B215B"/>
    <w:rsid w:val="006B3998"/>
    <w:rsid w:val="006B63A3"/>
    <w:rsid w:val="006C01BB"/>
    <w:rsid w:val="006C08FE"/>
    <w:rsid w:val="006C1049"/>
    <w:rsid w:val="006C1876"/>
    <w:rsid w:val="006C6F73"/>
    <w:rsid w:val="006D098B"/>
    <w:rsid w:val="006D14EB"/>
    <w:rsid w:val="006D4D0E"/>
    <w:rsid w:val="006D4E30"/>
    <w:rsid w:val="006E3E80"/>
    <w:rsid w:val="006E7310"/>
    <w:rsid w:val="006F0817"/>
    <w:rsid w:val="0070346B"/>
    <w:rsid w:val="00705138"/>
    <w:rsid w:val="0070751C"/>
    <w:rsid w:val="007145F4"/>
    <w:rsid w:val="007149D0"/>
    <w:rsid w:val="00721173"/>
    <w:rsid w:val="007245DC"/>
    <w:rsid w:val="00726DAF"/>
    <w:rsid w:val="00730969"/>
    <w:rsid w:val="00732C83"/>
    <w:rsid w:val="00734388"/>
    <w:rsid w:val="00735EDD"/>
    <w:rsid w:val="00736ADE"/>
    <w:rsid w:val="00736AE8"/>
    <w:rsid w:val="00736ED8"/>
    <w:rsid w:val="00761F1E"/>
    <w:rsid w:val="00762D45"/>
    <w:rsid w:val="00763429"/>
    <w:rsid w:val="00771B8F"/>
    <w:rsid w:val="00772ABD"/>
    <w:rsid w:val="00780241"/>
    <w:rsid w:val="00781C55"/>
    <w:rsid w:val="00782E31"/>
    <w:rsid w:val="007846E5"/>
    <w:rsid w:val="007929F4"/>
    <w:rsid w:val="007A0371"/>
    <w:rsid w:val="007A656E"/>
    <w:rsid w:val="007B1345"/>
    <w:rsid w:val="007B6515"/>
    <w:rsid w:val="007C2724"/>
    <w:rsid w:val="007D5A43"/>
    <w:rsid w:val="007E135F"/>
    <w:rsid w:val="007E2EFF"/>
    <w:rsid w:val="007F463A"/>
    <w:rsid w:val="008006F2"/>
    <w:rsid w:val="00811DE0"/>
    <w:rsid w:val="0082081A"/>
    <w:rsid w:val="00821F0C"/>
    <w:rsid w:val="0083481F"/>
    <w:rsid w:val="008368DF"/>
    <w:rsid w:val="00843701"/>
    <w:rsid w:val="00853CA8"/>
    <w:rsid w:val="00860C86"/>
    <w:rsid w:val="00862E26"/>
    <w:rsid w:val="0086704E"/>
    <w:rsid w:val="00871829"/>
    <w:rsid w:val="0087507D"/>
    <w:rsid w:val="00880DCA"/>
    <w:rsid w:val="008862EF"/>
    <w:rsid w:val="0088671D"/>
    <w:rsid w:val="00887F92"/>
    <w:rsid w:val="00890AE1"/>
    <w:rsid w:val="00893748"/>
    <w:rsid w:val="00895CAD"/>
    <w:rsid w:val="008A1368"/>
    <w:rsid w:val="008A2039"/>
    <w:rsid w:val="008B4F8D"/>
    <w:rsid w:val="008B7AA9"/>
    <w:rsid w:val="008C33F9"/>
    <w:rsid w:val="008C36F5"/>
    <w:rsid w:val="008C4691"/>
    <w:rsid w:val="008C46D7"/>
    <w:rsid w:val="008F14A8"/>
    <w:rsid w:val="008F19CF"/>
    <w:rsid w:val="008F7A59"/>
    <w:rsid w:val="00901A48"/>
    <w:rsid w:val="00902FAF"/>
    <w:rsid w:val="009052CB"/>
    <w:rsid w:val="00907D92"/>
    <w:rsid w:val="00910368"/>
    <w:rsid w:val="00912A82"/>
    <w:rsid w:val="00915114"/>
    <w:rsid w:val="00916FE8"/>
    <w:rsid w:val="00921554"/>
    <w:rsid w:val="00945348"/>
    <w:rsid w:val="00945E45"/>
    <w:rsid w:val="009476C0"/>
    <w:rsid w:val="00951861"/>
    <w:rsid w:val="00952F27"/>
    <w:rsid w:val="00954EC1"/>
    <w:rsid w:val="0096560E"/>
    <w:rsid w:val="00967FA7"/>
    <w:rsid w:val="00985E9B"/>
    <w:rsid w:val="00987A6F"/>
    <w:rsid w:val="009979BD"/>
    <w:rsid w:val="009A71B6"/>
    <w:rsid w:val="009C3DD8"/>
    <w:rsid w:val="009D4B86"/>
    <w:rsid w:val="009E0E67"/>
    <w:rsid w:val="009E3A7B"/>
    <w:rsid w:val="009E60A2"/>
    <w:rsid w:val="009F075E"/>
    <w:rsid w:val="009F0E5E"/>
    <w:rsid w:val="009F171A"/>
    <w:rsid w:val="009F4C83"/>
    <w:rsid w:val="009F6D8A"/>
    <w:rsid w:val="00A02562"/>
    <w:rsid w:val="00A02AAB"/>
    <w:rsid w:val="00A057E9"/>
    <w:rsid w:val="00A10416"/>
    <w:rsid w:val="00A12FBE"/>
    <w:rsid w:val="00A15D9F"/>
    <w:rsid w:val="00A17782"/>
    <w:rsid w:val="00A21EDF"/>
    <w:rsid w:val="00A26ACD"/>
    <w:rsid w:val="00A4396F"/>
    <w:rsid w:val="00A44920"/>
    <w:rsid w:val="00A56DFF"/>
    <w:rsid w:val="00A60EB0"/>
    <w:rsid w:val="00A663EC"/>
    <w:rsid w:val="00A70D2B"/>
    <w:rsid w:val="00A71A71"/>
    <w:rsid w:val="00A72368"/>
    <w:rsid w:val="00A7288D"/>
    <w:rsid w:val="00A761D5"/>
    <w:rsid w:val="00A76266"/>
    <w:rsid w:val="00A90AE7"/>
    <w:rsid w:val="00AB14D4"/>
    <w:rsid w:val="00AB49F6"/>
    <w:rsid w:val="00AB5972"/>
    <w:rsid w:val="00AB741B"/>
    <w:rsid w:val="00AC590A"/>
    <w:rsid w:val="00AC7610"/>
    <w:rsid w:val="00AD0529"/>
    <w:rsid w:val="00AD1915"/>
    <w:rsid w:val="00AD1E8D"/>
    <w:rsid w:val="00AD4A48"/>
    <w:rsid w:val="00AE11A2"/>
    <w:rsid w:val="00AE1BF5"/>
    <w:rsid w:val="00B00C45"/>
    <w:rsid w:val="00B07189"/>
    <w:rsid w:val="00B3171F"/>
    <w:rsid w:val="00B32B10"/>
    <w:rsid w:val="00B3332E"/>
    <w:rsid w:val="00B344B0"/>
    <w:rsid w:val="00B43BDD"/>
    <w:rsid w:val="00B459AA"/>
    <w:rsid w:val="00B51FC2"/>
    <w:rsid w:val="00B5681A"/>
    <w:rsid w:val="00B60C76"/>
    <w:rsid w:val="00B65790"/>
    <w:rsid w:val="00B67127"/>
    <w:rsid w:val="00B67E83"/>
    <w:rsid w:val="00B86313"/>
    <w:rsid w:val="00B86691"/>
    <w:rsid w:val="00B95272"/>
    <w:rsid w:val="00B959B4"/>
    <w:rsid w:val="00BA1220"/>
    <w:rsid w:val="00BB13BB"/>
    <w:rsid w:val="00BC01EE"/>
    <w:rsid w:val="00BC31EB"/>
    <w:rsid w:val="00BC7F27"/>
    <w:rsid w:val="00BD6AD3"/>
    <w:rsid w:val="00BE229A"/>
    <w:rsid w:val="00BE4B19"/>
    <w:rsid w:val="00C030EE"/>
    <w:rsid w:val="00C07003"/>
    <w:rsid w:val="00C30765"/>
    <w:rsid w:val="00C3195C"/>
    <w:rsid w:val="00C3742F"/>
    <w:rsid w:val="00C46C0A"/>
    <w:rsid w:val="00C649E3"/>
    <w:rsid w:val="00C668BB"/>
    <w:rsid w:val="00C747CD"/>
    <w:rsid w:val="00C76A67"/>
    <w:rsid w:val="00C773A2"/>
    <w:rsid w:val="00C9168A"/>
    <w:rsid w:val="00C9276F"/>
    <w:rsid w:val="00CA3C0E"/>
    <w:rsid w:val="00CA694A"/>
    <w:rsid w:val="00CB2D17"/>
    <w:rsid w:val="00CC2380"/>
    <w:rsid w:val="00CC6E22"/>
    <w:rsid w:val="00CC7B1C"/>
    <w:rsid w:val="00CD3027"/>
    <w:rsid w:val="00CD47DE"/>
    <w:rsid w:val="00CD7117"/>
    <w:rsid w:val="00CE36C6"/>
    <w:rsid w:val="00CE4465"/>
    <w:rsid w:val="00CF36FD"/>
    <w:rsid w:val="00CF7715"/>
    <w:rsid w:val="00D001ED"/>
    <w:rsid w:val="00D036ED"/>
    <w:rsid w:val="00D17F49"/>
    <w:rsid w:val="00D27745"/>
    <w:rsid w:val="00D30255"/>
    <w:rsid w:val="00D30462"/>
    <w:rsid w:val="00D31CBC"/>
    <w:rsid w:val="00D3364D"/>
    <w:rsid w:val="00D36517"/>
    <w:rsid w:val="00D4029F"/>
    <w:rsid w:val="00D406A5"/>
    <w:rsid w:val="00D4662A"/>
    <w:rsid w:val="00D529C1"/>
    <w:rsid w:val="00D55EAB"/>
    <w:rsid w:val="00D57563"/>
    <w:rsid w:val="00D57D1D"/>
    <w:rsid w:val="00D7073F"/>
    <w:rsid w:val="00D71F5B"/>
    <w:rsid w:val="00D72ED9"/>
    <w:rsid w:val="00D74614"/>
    <w:rsid w:val="00D76E1E"/>
    <w:rsid w:val="00D806AE"/>
    <w:rsid w:val="00D84B2F"/>
    <w:rsid w:val="00D8735E"/>
    <w:rsid w:val="00D97542"/>
    <w:rsid w:val="00D97ACD"/>
    <w:rsid w:val="00DA723D"/>
    <w:rsid w:val="00DA76A4"/>
    <w:rsid w:val="00DB3C27"/>
    <w:rsid w:val="00DB513C"/>
    <w:rsid w:val="00DB6B44"/>
    <w:rsid w:val="00DC22DF"/>
    <w:rsid w:val="00DC26AD"/>
    <w:rsid w:val="00DC39B4"/>
    <w:rsid w:val="00DC5405"/>
    <w:rsid w:val="00DD374B"/>
    <w:rsid w:val="00E00621"/>
    <w:rsid w:val="00E01FA9"/>
    <w:rsid w:val="00E227D3"/>
    <w:rsid w:val="00E24BD4"/>
    <w:rsid w:val="00E25B7F"/>
    <w:rsid w:val="00E30C01"/>
    <w:rsid w:val="00E36E3F"/>
    <w:rsid w:val="00E379B0"/>
    <w:rsid w:val="00E4537F"/>
    <w:rsid w:val="00E467D9"/>
    <w:rsid w:val="00E47E6A"/>
    <w:rsid w:val="00E500C2"/>
    <w:rsid w:val="00E71538"/>
    <w:rsid w:val="00E76037"/>
    <w:rsid w:val="00E82821"/>
    <w:rsid w:val="00E83F8A"/>
    <w:rsid w:val="00E85741"/>
    <w:rsid w:val="00EA36CA"/>
    <w:rsid w:val="00EC156C"/>
    <w:rsid w:val="00EC30AD"/>
    <w:rsid w:val="00EC5450"/>
    <w:rsid w:val="00EC62FF"/>
    <w:rsid w:val="00EC642F"/>
    <w:rsid w:val="00EC6E20"/>
    <w:rsid w:val="00EF7DF2"/>
    <w:rsid w:val="00F0229C"/>
    <w:rsid w:val="00F0271B"/>
    <w:rsid w:val="00F02CDF"/>
    <w:rsid w:val="00F153FA"/>
    <w:rsid w:val="00F15908"/>
    <w:rsid w:val="00F16891"/>
    <w:rsid w:val="00F27187"/>
    <w:rsid w:val="00F27AEB"/>
    <w:rsid w:val="00F27B10"/>
    <w:rsid w:val="00F3034B"/>
    <w:rsid w:val="00F3313D"/>
    <w:rsid w:val="00F33C7A"/>
    <w:rsid w:val="00F42ADC"/>
    <w:rsid w:val="00F46A21"/>
    <w:rsid w:val="00F47051"/>
    <w:rsid w:val="00F60FD2"/>
    <w:rsid w:val="00F63645"/>
    <w:rsid w:val="00F66FA3"/>
    <w:rsid w:val="00F72230"/>
    <w:rsid w:val="00F74411"/>
    <w:rsid w:val="00F80E4F"/>
    <w:rsid w:val="00F81E0B"/>
    <w:rsid w:val="00F83D33"/>
    <w:rsid w:val="00F9312F"/>
    <w:rsid w:val="00F93E28"/>
    <w:rsid w:val="00FB1198"/>
    <w:rsid w:val="00FB3DB0"/>
    <w:rsid w:val="00FB428A"/>
    <w:rsid w:val="00FC00DF"/>
    <w:rsid w:val="00FC5180"/>
    <w:rsid w:val="00FC5A7D"/>
    <w:rsid w:val="00FC69EA"/>
    <w:rsid w:val="00FD2173"/>
    <w:rsid w:val="00FD5EF1"/>
    <w:rsid w:val="00FE0035"/>
    <w:rsid w:val="00FE461A"/>
    <w:rsid w:val="00FF0573"/>
    <w:rsid w:val="00FF1F06"/>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C7E31"/>
  <w15:chartTrackingRefBased/>
  <w15:docId w15:val="{18F6793A-F6E3-954D-8E72-4E8A6B630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M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C45"/>
    <w:pPr>
      <w:spacing w:after="160" w:line="259" w:lineRule="auto"/>
    </w:pPr>
    <w:rPr>
      <w:sz w:val="22"/>
      <w:szCs w:val="22"/>
      <w:lang w:val="en-US"/>
    </w:rPr>
  </w:style>
  <w:style w:type="paragraph" w:styleId="Heading1">
    <w:name w:val="heading 1"/>
    <w:basedOn w:val="Normal"/>
    <w:next w:val="Normal"/>
    <w:link w:val="Heading1Char"/>
    <w:uiPriority w:val="9"/>
    <w:qFormat/>
    <w:rsid w:val="00D27745"/>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7051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7542"/>
    <w:pPr>
      <w:keepNext/>
      <w:keepLines/>
      <w:spacing w:before="40" w:after="0"/>
      <w:outlineLvl w:val="2"/>
    </w:pPr>
    <w:rPr>
      <w:rFonts w:asciiTheme="majorHAnsi" w:eastAsiaTheme="majorEastAsia" w:hAnsiTheme="majorHAnsi" w:cstheme="majorBidi"/>
      <w:color w:val="1F3763" w:themeColor="accent1" w:themeShade="7F"/>
      <w:sz w:val="24"/>
      <w:szCs w:val="24"/>
      <w:u w:val="single"/>
    </w:rPr>
  </w:style>
  <w:style w:type="paragraph" w:styleId="Heading4">
    <w:name w:val="heading 4"/>
    <w:basedOn w:val="Normal"/>
    <w:next w:val="Normal"/>
    <w:link w:val="Heading4Char"/>
    <w:uiPriority w:val="9"/>
    <w:unhideWhenUsed/>
    <w:qFormat/>
    <w:rsid w:val="00726DA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7745"/>
    <w:rPr>
      <w:rFonts w:asciiTheme="majorHAnsi" w:eastAsiaTheme="majorEastAsia" w:hAnsiTheme="majorHAnsi" w:cstheme="majorBidi"/>
      <w:b/>
      <w:color w:val="2F5496" w:themeColor="accent1" w:themeShade="BF"/>
      <w:sz w:val="32"/>
      <w:szCs w:val="32"/>
      <w:lang w:val="en-US"/>
    </w:rPr>
  </w:style>
  <w:style w:type="paragraph" w:styleId="TOCHeading">
    <w:name w:val="TOC Heading"/>
    <w:basedOn w:val="Heading1"/>
    <w:next w:val="Normal"/>
    <w:uiPriority w:val="39"/>
    <w:unhideWhenUsed/>
    <w:qFormat/>
    <w:rsid w:val="00B00C45"/>
    <w:pPr>
      <w:outlineLvl w:val="9"/>
    </w:pPr>
    <w:rPr>
      <w:kern w:val="0"/>
      <w14:ligatures w14:val="none"/>
    </w:rPr>
  </w:style>
  <w:style w:type="character" w:customStyle="1" w:styleId="Heading2Char">
    <w:name w:val="Heading 2 Char"/>
    <w:basedOn w:val="DefaultParagraphFont"/>
    <w:link w:val="Heading2"/>
    <w:uiPriority w:val="9"/>
    <w:rsid w:val="00705138"/>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D97542"/>
    <w:rPr>
      <w:rFonts w:asciiTheme="majorHAnsi" w:eastAsiaTheme="majorEastAsia" w:hAnsiTheme="majorHAnsi" w:cstheme="majorBidi"/>
      <w:color w:val="1F3763" w:themeColor="accent1" w:themeShade="7F"/>
      <w:u w:val="single"/>
      <w:lang w:val="en-US"/>
    </w:rPr>
  </w:style>
  <w:style w:type="character" w:customStyle="1" w:styleId="Heading4Char">
    <w:name w:val="Heading 4 Char"/>
    <w:basedOn w:val="DefaultParagraphFont"/>
    <w:link w:val="Heading4"/>
    <w:uiPriority w:val="9"/>
    <w:rsid w:val="00726DAF"/>
    <w:rPr>
      <w:rFonts w:asciiTheme="majorHAnsi" w:eastAsiaTheme="majorEastAsia" w:hAnsiTheme="majorHAnsi" w:cstheme="majorBidi"/>
      <w:i/>
      <w:iCs/>
      <w:color w:val="2F5496" w:themeColor="accent1" w:themeShade="BF"/>
      <w:sz w:val="22"/>
      <w:szCs w:val="22"/>
      <w:lang w:val="en-US"/>
    </w:rPr>
  </w:style>
  <w:style w:type="paragraph" w:styleId="TOC1">
    <w:name w:val="toc 1"/>
    <w:basedOn w:val="Normal"/>
    <w:next w:val="Normal"/>
    <w:autoRedefine/>
    <w:uiPriority w:val="39"/>
    <w:unhideWhenUsed/>
    <w:rsid w:val="00A057E9"/>
    <w:pPr>
      <w:spacing w:before="120" w:after="0"/>
    </w:pPr>
    <w:rPr>
      <w:rFonts w:cstheme="minorHAnsi"/>
      <w:b/>
      <w:bCs/>
      <w:i/>
      <w:iCs/>
      <w:sz w:val="24"/>
      <w:szCs w:val="24"/>
    </w:rPr>
  </w:style>
  <w:style w:type="paragraph" w:styleId="TOC2">
    <w:name w:val="toc 2"/>
    <w:basedOn w:val="Normal"/>
    <w:next w:val="Normal"/>
    <w:autoRedefine/>
    <w:uiPriority w:val="39"/>
    <w:unhideWhenUsed/>
    <w:rsid w:val="00A057E9"/>
    <w:pPr>
      <w:spacing w:before="120" w:after="0"/>
      <w:ind w:left="220"/>
    </w:pPr>
    <w:rPr>
      <w:rFonts w:cstheme="minorHAnsi"/>
      <w:b/>
      <w:bCs/>
    </w:rPr>
  </w:style>
  <w:style w:type="paragraph" w:styleId="TOC3">
    <w:name w:val="toc 3"/>
    <w:basedOn w:val="Normal"/>
    <w:next w:val="Normal"/>
    <w:autoRedefine/>
    <w:uiPriority w:val="39"/>
    <w:unhideWhenUsed/>
    <w:rsid w:val="00A057E9"/>
    <w:pPr>
      <w:spacing w:after="0"/>
      <w:ind w:left="440"/>
    </w:pPr>
    <w:rPr>
      <w:rFonts w:cstheme="minorHAnsi"/>
      <w:sz w:val="20"/>
      <w:szCs w:val="20"/>
    </w:rPr>
  </w:style>
  <w:style w:type="character" w:styleId="Hyperlink">
    <w:name w:val="Hyperlink"/>
    <w:basedOn w:val="DefaultParagraphFont"/>
    <w:uiPriority w:val="99"/>
    <w:unhideWhenUsed/>
    <w:rsid w:val="00A057E9"/>
    <w:rPr>
      <w:color w:val="0563C1" w:themeColor="hyperlink"/>
      <w:u w:val="single"/>
    </w:rPr>
  </w:style>
  <w:style w:type="paragraph" w:styleId="TOC4">
    <w:name w:val="toc 4"/>
    <w:basedOn w:val="Normal"/>
    <w:next w:val="Normal"/>
    <w:autoRedefine/>
    <w:uiPriority w:val="39"/>
    <w:semiHidden/>
    <w:unhideWhenUsed/>
    <w:rsid w:val="00A057E9"/>
    <w:pPr>
      <w:spacing w:after="0"/>
      <w:ind w:left="660"/>
    </w:pPr>
    <w:rPr>
      <w:rFonts w:cstheme="minorHAnsi"/>
      <w:sz w:val="20"/>
      <w:szCs w:val="20"/>
    </w:rPr>
  </w:style>
  <w:style w:type="paragraph" w:styleId="TOC5">
    <w:name w:val="toc 5"/>
    <w:basedOn w:val="Normal"/>
    <w:next w:val="Normal"/>
    <w:autoRedefine/>
    <w:uiPriority w:val="39"/>
    <w:semiHidden/>
    <w:unhideWhenUsed/>
    <w:rsid w:val="00A057E9"/>
    <w:pPr>
      <w:spacing w:after="0"/>
      <w:ind w:left="880"/>
    </w:pPr>
    <w:rPr>
      <w:rFonts w:cstheme="minorHAnsi"/>
      <w:sz w:val="20"/>
      <w:szCs w:val="20"/>
    </w:rPr>
  </w:style>
  <w:style w:type="paragraph" w:styleId="TOC6">
    <w:name w:val="toc 6"/>
    <w:basedOn w:val="Normal"/>
    <w:next w:val="Normal"/>
    <w:autoRedefine/>
    <w:uiPriority w:val="39"/>
    <w:semiHidden/>
    <w:unhideWhenUsed/>
    <w:rsid w:val="00A057E9"/>
    <w:pPr>
      <w:spacing w:after="0"/>
      <w:ind w:left="1100"/>
    </w:pPr>
    <w:rPr>
      <w:rFonts w:cstheme="minorHAnsi"/>
      <w:sz w:val="20"/>
      <w:szCs w:val="20"/>
    </w:rPr>
  </w:style>
  <w:style w:type="paragraph" w:styleId="TOC7">
    <w:name w:val="toc 7"/>
    <w:basedOn w:val="Normal"/>
    <w:next w:val="Normal"/>
    <w:autoRedefine/>
    <w:uiPriority w:val="39"/>
    <w:semiHidden/>
    <w:unhideWhenUsed/>
    <w:rsid w:val="00A057E9"/>
    <w:pPr>
      <w:spacing w:after="0"/>
      <w:ind w:left="1320"/>
    </w:pPr>
    <w:rPr>
      <w:rFonts w:cstheme="minorHAnsi"/>
      <w:sz w:val="20"/>
      <w:szCs w:val="20"/>
    </w:rPr>
  </w:style>
  <w:style w:type="paragraph" w:styleId="TOC8">
    <w:name w:val="toc 8"/>
    <w:basedOn w:val="Normal"/>
    <w:next w:val="Normal"/>
    <w:autoRedefine/>
    <w:uiPriority w:val="39"/>
    <w:semiHidden/>
    <w:unhideWhenUsed/>
    <w:rsid w:val="00A057E9"/>
    <w:pPr>
      <w:spacing w:after="0"/>
      <w:ind w:left="1540"/>
    </w:pPr>
    <w:rPr>
      <w:rFonts w:cstheme="minorHAnsi"/>
      <w:sz w:val="20"/>
      <w:szCs w:val="20"/>
    </w:rPr>
  </w:style>
  <w:style w:type="paragraph" w:styleId="TOC9">
    <w:name w:val="toc 9"/>
    <w:basedOn w:val="Normal"/>
    <w:next w:val="Normal"/>
    <w:autoRedefine/>
    <w:uiPriority w:val="39"/>
    <w:semiHidden/>
    <w:unhideWhenUsed/>
    <w:rsid w:val="00A057E9"/>
    <w:pPr>
      <w:spacing w:after="0"/>
      <w:ind w:left="1760"/>
    </w:pPr>
    <w:rPr>
      <w:rFonts w:cstheme="minorHAnsi"/>
      <w:sz w:val="20"/>
      <w:szCs w:val="20"/>
    </w:rPr>
  </w:style>
  <w:style w:type="table" w:styleId="TableGrid">
    <w:name w:val="Table Grid"/>
    <w:basedOn w:val="TableNormal"/>
    <w:uiPriority w:val="39"/>
    <w:rsid w:val="00345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7AA9"/>
    <w:pPr>
      <w:ind w:left="720"/>
      <w:contextualSpacing/>
    </w:pPr>
  </w:style>
  <w:style w:type="paragraph" w:styleId="Caption">
    <w:name w:val="caption"/>
    <w:basedOn w:val="Normal"/>
    <w:next w:val="Normal"/>
    <w:uiPriority w:val="35"/>
    <w:unhideWhenUsed/>
    <w:qFormat/>
    <w:rsid w:val="0025223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D7117"/>
    <w:pPr>
      <w:spacing w:after="0"/>
    </w:pPr>
  </w:style>
  <w:style w:type="paragraph" w:styleId="Bibliography">
    <w:name w:val="Bibliography"/>
    <w:basedOn w:val="Normal"/>
    <w:next w:val="Normal"/>
    <w:uiPriority w:val="37"/>
    <w:unhideWhenUsed/>
    <w:rsid w:val="009E3A7B"/>
    <w:pPr>
      <w:spacing w:after="240" w:line="240" w:lineRule="auto"/>
    </w:pPr>
  </w:style>
  <w:style w:type="paragraph" w:styleId="Header">
    <w:name w:val="header"/>
    <w:basedOn w:val="Normal"/>
    <w:link w:val="HeaderChar"/>
    <w:uiPriority w:val="99"/>
    <w:unhideWhenUsed/>
    <w:rsid w:val="005441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41DE"/>
    <w:rPr>
      <w:sz w:val="22"/>
      <w:szCs w:val="22"/>
      <w:lang w:val="en-US"/>
    </w:rPr>
  </w:style>
  <w:style w:type="paragraph" w:styleId="Footer">
    <w:name w:val="footer"/>
    <w:basedOn w:val="Normal"/>
    <w:link w:val="FooterChar"/>
    <w:uiPriority w:val="99"/>
    <w:unhideWhenUsed/>
    <w:rsid w:val="005441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41DE"/>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0522924">
      <w:bodyDiv w:val="1"/>
      <w:marLeft w:val="0"/>
      <w:marRight w:val="0"/>
      <w:marTop w:val="0"/>
      <w:marBottom w:val="0"/>
      <w:divBdr>
        <w:top w:val="none" w:sz="0" w:space="0" w:color="auto"/>
        <w:left w:val="none" w:sz="0" w:space="0" w:color="auto"/>
        <w:bottom w:val="none" w:sz="0" w:space="0" w:color="auto"/>
        <w:right w:val="none" w:sz="0" w:space="0" w:color="auto"/>
      </w:divBdr>
      <w:divsChild>
        <w:div w:id="1260524645">
          <w:marLeft w:val="0"/>
          <w:marRight w:val="0"/>
          <w:marTop w:val="0"/>
          <w:marBottom w:val="0"/>
          <w:divBdr>
            <w:top w:val="none" w:sz="0" w:space="0" w:color="auto"/>
            <w:left w:val="none" w:sz="0" w:space="0" w:color="auto"/>
            <w:bottom w:val="none" w:sz="0" w:space="0" w:color="auto"/>
            <w:right w:val="none" w:sz="0" w:space="0" w:color="auto"/>
          </w:divBdr>
          <w:divsChild>
            <w:div w:id="443158318">
              <w:marLeft w:val="0"/>
              <w:marRight w:val="0"/>
              <w:marTop w:val="0"/>
              <w:marBottom w:val="240"/>
              <w:divBdr>
                <w:top w:val="none" w:sz="0" w:space="0" w:color="auto"/>
                <w:left w:val="none" w:sz="0" w:space="0" w:color="auto"/>
                <w:bottom w:val="none" w:sz="0" w:space="0" w:color="auto"/>
                <w:right w:val="none" w:sz="0" w:space="0" w:color="auto"/>
              </w:divBdr>
            </w:div>
            <w:div w:id="1452087788">
              <w:marLeft w:val="0"/>
              <w:marRight w:val="0"/>
              <w:marTop w:val="0"/>
              <w:marBottom w:val="240"/>
              <w:divBdr>
                <w:top w:val="none" w:sz="0" w:space="0" w:color="auto"/>
                <w:left w:val="none" w:sz="0" w:space="0" w:color="auto"/>
                <w:bottom w:val="none" w:sz="0" w:space="0" w:color="auto"/>
                <w:right w:val="none" w:sz="0" w:space="0" w:color="auto"/>
              </w:divBdr>
            </w:div>
            <w:div w:id="1945724835">
              <w:marLeft w:val="0"/>
              <w:marRight w:val="0"/>
              <w:marTop w:val="0"/>
              <w:marBottom w:val="240"/>
              <w:divBdr>
                <w:top w:val="none" w:sz="0" w:space="0" w:color="auto"/>
                <w:left w:val="none" w:sz="0" w:space="0" w:color="auto"/>
                <w:bottom w:val="none" w:sz="0" w:space="0" w:color="auto"/>
                <w:right w:val="none" w:sz="0" w:space="0" w:color="auto"/>
              </w:divBdr>
            </w:div>
            <w:div w:id="11340951">
              <w:marLeft w:val="0"/>
              <w:marRight w:val="0"/>
              <w:marTop w:val="0"/>
              <w:marBottom w:val="240"/>
              <w:divBdr>
                <w:top w:val="none" w:sz="0" w:space="0" w:color="auto"/>
                <w:left w:val="none" w:sz="0" w:space="0" w:color="auto"/>
                <w:bottom w:val="none" w:sz="0" w:space="0" w:color="auto"/>
                <w:right w:val="none" w:sz="0" w:space="0" w:color="auto"/>
              </w:divBdr>
            </w:div>
            <w:div w:id="117842526">
              <w:marLeft w:val="0"/>
              <w:marRight w:val="0"/>
              <w:marTop w:val="0"/>
              <w:marBottom w:val="240"/>
              <w:divBdr>
                <w:top w:val="none" w:sz="0" w:space="0" w:color="auto"/>
                <w:left w:val="none" w:sz="0" w:space="0" w:color="auto"/>
                <w:bottom w:val="none" w:sz="0" w:space="0" w:color="auto"/>
                <w:right w:val="none" w:sz="0" w:space="0" w:color="auto"/>
              </w:divBdr>
            </w:div>
            <w:div w:id="2118863617">
              <w:marLeft w:val="0"/>
              <w:marRight w:val="0"/>
              <w:marTop w:val="0"/>
              <w:marBottom w:val="240"/>
              <w:divBdr>
                <w:top w:val="none" w:sz="0" w:space="0" w:color="auto"/>
                <w:left w:val="none" w:sz="0" w:space="0" w:color="auto"/>
                <w:bottom w:val="none" w:sz="0" w:space="0" w:color="auto"/>
                <w:right w:val="none" w:sz="0" w:space="0" w:color="auto"/>
              </w:divBdr>
            </w:div>
            <w:div w:id="233780534">
              <w:marLeft w:val="0"/>
              <w:marRight w:val="0"/>
              <w:marTop w:val="0"/>
              <w:marBottom w:val="240"/>
              <w:divBdr>
                <w:top w:val="none" w:sz="0" w:space="0" w:color="auto"/>
                <w:left w:val="none" w:sz="0" w:space="0" w:color="auto"/>
                <w:bottom w:val="none" w:sz="0" w:space="0" w:color="auto"/>
                <w:right w:val="none" w:sz="0" w:space="0" w:color="auto"/>
              </w:divBdr>
            </w:div>
            <w:div w:id="19136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88779">
      <w:bodyDiv w:val="1"/>
      <w:marLeft w:val="0"/>
      <w:marRight w:val="0"/>
      <w:marTop w:val="0"/>
      <w:marBottom w:val="0"/>
      <w:divBdr>
        <w:top w:val="none" w:sz="0" w:space="0" w:color="auto"/>
        <w:left w:val="none" w:sz="0" w:space="0" w:color="auto"/>
        <w:bottom w:val="none" w:sz="0" w:space="0" w:color="auto"/>
        <w:right w:val="none" w:sz="0" w:space="0" w:color="auto"/>
      </w:divBdr>
    </w:div>
    <w:div w:id="1743479685">
      <w:bodyDiv w:val="1"/>
      <w:marLeft w:val="0"/>
      <w:marRight w:val="0"/>
      <w:marTop w:val="0"/>
      <w:marBottom w:val="0"/>
      <w:divBdr>
        <w:top w:val="none" w:sz="0" w:space="0" w:color="auto"/>
        <w:left w:val="none" w:sz="0" w:space="0" w:color="auto"/>
        <w:bottom w:val="none" w:sz="0" w:space="0" w:color="auto"/>
        <w:right w:val="none" w:sz="0" w:space="0" w:color="auto"/>
      </w:divBdr>
    </w:div>
    <w:div w:id="20338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hyperlink" Target="https://developers.google.com/drive/api/guides/about-sdk?hl=fr" TargetMode="Externa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package" Target="embeddings/Microsoft_Excel_Worksheet.xlsx"/><Relationship Id="rId25" Type="http://schemas.openxmlformats.org/officeDocument/2006/relationships/hyperlink" Target="https://colab.research.google.com/" TargetMode="Externa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png"/><Relationship Id="rId29" Type="http://schemas.openxmlformats.org/officeDocument/2006/relationships/hyperlink" Target="https://tesseract-ocr.github.io/tessdoc/Hom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cs.flutter.dev/"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azure.microsoft.com/en-us/products/ai-services/ai-vision" TargetMode="External"/><Relationship Id="rId28" Type="http://schemas.openxmlformats.org/officeDocument/2006/relationships/hyperlink" Target="https://scikit-learn.org/stable/index.html"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hyperlink" Target="https://reactnative.dev/" TargetMode="External"/><Relationship Id="rId30" Type="http://schemas.openxmlformats.org/officeDocument/2006/relationships/hyperlink" Target="https://docs.ultralytics.com/modes/tr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5F49DB-7424-F547-98CF-B5D95AD3BDFD}">
  <we:reference id="wa200000113" version="1.0.0.0" store="en-US" storeType="OMEX"/>
  <we:alternateReferences>
    <we:reference id="WA200000113" version="1.0.0.0" store="" storeType="OMEX"/>
  </we:alternateReferences>
  <we:properties>
    <we:property name="drawioRecentList" value="&quot;{\&quot;109937CFF21DB2B5!105867\&quot;:{\&quot;@odata.context\&quot;:\&quot;https://graph.microsoft.com/v1.0/$metadata#drives('109937cff21db2b5')/items/$entity\&quot;,\&quot;createdDateTime\&quot;:\&quot;2024-01-10T16:26:34.903Z\&quot;,\&quot;cTag\&quot;:\&quot;aYzoxMDk5MzdDRkYyMURCMkI1ITEwNTg2Ny40MjY\&quot;,\&quot;eTag\&quot;:\&quot;aMTA5OTM3Q0ZGMjFEQjJCNSExMDU4NjcuMTcw\&quot;,\&quot;id\&quot;:\&quot;109937CFF21DB2B5!105867\&quot;,\&quot;lastModifiedDateTime\&quot;:\&quot;2024-01-11T14:52:03.04Z\&quot;,\&quot;name\&quot;:\&quot;System design.drawio\&quot;,\&quot;size\&quot;:11467,\&quot;webUrl\&quot;:\&quot;https://1drv.ms/u/s!ALWyHfLPN5kQhrsL\&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9d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1c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UoHPIbcYgmdTPjZXFODedAohMNE=\&quot;,\&quot;sha1Hash\&quot;:\&quot;661B359C8C1BE7A1C955CC9C20F1591ECA0E40F8\&quot;,\&quot;sha256Hash\&quot;:\&quot;AF37AD569CFDD539A2C96BAEBDE97C650B720C48D578526471480C2F87EF03CB\&quot;}},\&quot;fileSystemInfo\&quot;:{\&quot;createdDateTime\&quot;:\&quot;2024-01-10T16:26:34.903Z\&quot;,\&quot;lastModifiedDateTime\&quot;:\&quot;2024-01-11T14:51:55Z\&quot;},\&quot;isDrawio\&quot;:true},\&quot;109937CFF21DB2B5!105864\&quot;:{\&quot;@odata.context\&quot;:\&quot;https://graph.microsoft.com/v1.0/$metadata#drives('109937cff21db2b5')/items/$entity\&quot;,\&quot;createdDateTime\&quot;:\&quot;2024-01-10T15:23:01.563Z\&quot;,\&quot;cTag\&quot;:\&quot;aYzoxMDk5MzdDRkYyMURCMkI1ITEwNTg2NC4yNjA\&quot;,\&quot;eTag\&quot;:\&quot;aMTA5OTM3Q0ZGMjFEQjJCNSExMDU4NjQuNA\&quot;,\&quot;id\&quot;:\&quot;109937CFF21DB2B5!105864\&quot;,\&quot;lastModifiedDateTime\&quot;:\&quot;2024-01-11T13:27:42.76Z\&quot;,\&quot;name\&quot;:\&quot;extract Picture Sequence Diagram.drawio\&quot;,\&quot;size\&quot;:19602,\&quot;webUrl\&quot;:\&quot;https://1drv.ms/u/s!ALWyHfLPN5kQhrsI\&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03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ZlDYtw16lceiCH2yvW2jBqKbcI8=\&quot;,\&quot;sha1Hash\&quot;:\&quot;A3318124F92D3E8C6289509638565D2E6774F788\&quot;,\&quot;sha256Hash\&quot;:\&quot;A065AE0FBB4FB5974938E9D342B3AE0EF06C09BA6093BCC3080230384F5CEF61\&quot;}},\&quot;fileSystemInfo\&quot;:{\&quot;createdDateTime\&quot;:\&quot;2024-01-10T15:23:01.563Z\&quot;,\&quot;lastModifiedDateTime\&quot;:\&quot;2024-01-11T13:27:36Z\&quot;},\&quot;isDrawio\&quot;:true},\&quot;109937CFF21DB2B5!105872\&quot;:{\&quot;@odata.context\&quot;:\&quot;https://graph.microsoft.com/v1.0/$metadata#drives('109937cff21db2b5')/items/$entity\&quot;,\&quot;createdDateTime\&quot;:\&quot;2024-01-10T18:59:27.967Z\&quot;,\&quot;cTag\&quot;:\&quot;aYzoxMDk5MzdDRkYyMURCMkI1ITEwNTg3Mi4yNzY\&quot;,\&quot;eTag\&quot;:\&quot;aMTA5OTM3Q0ZGMjFEQjJCNSExMDU4NzIuMjA\&quot;,\&quot;id\&quot;:\&quot;109937CFF21DB2B5!105872\&quot;,\&quot;lastModifiedDateTime\&quot;:\&quot;2024-01-11T15:07:40.783Z\&quot;,\&quot;name\&quot;:\&quot;database class.drawio\&quot;,\&quot;size\&quot;:20528,\&quot;webUrl\&quot;:\&quot;https://1drv.ms/u/s!ALWyHfLPN5kQhrsQ\&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22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wb5zQ8ty+DxecknclGVxEnNi8w8=\&quot;,\&quot;sha1Hash\&quot;:\&quot;64D325F3CBFACAB1892930FA5A9470D50EEDC3BD\&quot;,\&quot;sha256Hash\&quot;:\&quot;06C9D8A316AEA8A4756DC82684D1D5D18E6CC59ED65569C16B1FBE0E37483F5C\&quot;}},\&quot;fileSystemInfo\&quot;:{\&quot;createdDateTime\&quot;:\&quot;2024-01-10T18:59:27.966Z\&quot;,\&quot;lastModifiedDateTime\&quot;:\&quot;2024-01-11T15:07:37Z\&quot;},\&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FB29C-55D1-704F-9B02-86CE60BF7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5</Pages>
  <Words>3464</Words>
  <Characters>1974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1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516</cp:revision>
  <dcterms:created xsi:type="dcterms:W3CDTF">2024-01-09T11:51:00Z</dcterms:created>
  <dcterms:modified xsi:type="dcterms:W3CDTF">2024-01-13T07: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ssUVoe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